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9D9E01C" w14:textId="77777777" w:rsidR="001559F2" w:rsidRPr="001559F2" w:rsidRDefault="001559F2" w:rsidP="001559F2">
      <w:pPr>
        <w:rPr>
          <w:b/>
          <w:sz w:val="28"/>
          <w:szCs w:val="28"/>
        </w:rPr>
      </w:pPr>
      <w:r w:rsidRPr="001559F2">
        <w:rPr>
          <w:b/>
          <w:sz w:val="28"/>
          <w:szCs w:val="28"/>
        </w:rPr>
        <w:t xml:space="preserve">Supplement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252"/>
        <w:gridCol w:w="1027"/>
        <w:gridCol w:w="963"/>
      </w:tblGrid>
      <w:tr w:rsidR="00E5552A" w:rsidRPr="002970FA" w14:paraId="0F67B876" w14:textId="6550F1AA" w:rsidTr="00E5552A">
        <w:tc>
          <w:tcPr>
            <w:tcW w:w="0" w:type="auto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6A6A6" w:themeFill="background1" w:themeFillShade="A6"/>
          </w:tcPr>
          <w:p w14:paraId="675036B6" w14:textId="56FDAD90" w:rsidR="00E5552A" w:rsidRPr="002970FA" w:rsidRDefault="00E5552A" w:rsidP="00E5552A">
            <w:pPr>
              <w:spacing w:line="480" w:lineRule="auto"/>
              <w:rPr>
                <w:rFonts w:cstheme="minorHAnsi"/>
                <w:b/>
                <w:sz w:val="24"/>
                <w:szCs w:val="24"/>
              </w:rPr>
            </w:pPr>
            <w:bookmarkStart w:id="0" w:name="_Hlk42774707"/>
            <w:bookmarkStart w:id="1" w:name="_GoBack"/>
            <w:bookmarkEnd w:id="1"/>
            <w:r w:rsidRPr="002970FA">
              <w:rPr>
                <w:rFonts w:cstheme="minorHAnsi"/>
                <w:b/>
                <w:sz w:val="24"/>
                <w:szCs w:val="24"/>
              </w:rPr>
              <w:t>Classification systems for central venous stenosis / vein patency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6A6A6" w:themeFill="background1" w:themeFillShade="A6"/>
          </w:tcPr>
          <w:p w14:paraId="76BE3F34" w14:textId="77777777" w:rsidR="00E5552A" w:rsidRPr="002970FA" w:rsidRDefault="00E5552A" w:rsidP="00E5552A">
            <w:pPr>
              <w:rPr>
                <w:rFonts w:cstheme="minorHAnsi"/>
                <w:b/>
              </w:rPr>
            </w:pPr>
          </w:p>
        </w:tc>
        <w:tc>
          <w:tcPr>
            <w:tcW w:w="0" w:type="auto"/>
            <w:tcBorders>
              <w:left w:val="nil"/>
            </w:tcBorders>
            <w:shd w:val="clear" w:color="auto" w:fill="A6A6A6" w:themeFill="background1" w:themeFillShade="A6"/>
          </w:tcPr>
          <w:p w14:paraId="0B4FCC92" w14:textId="4AA05C4A" w:rsidR="00E5552A" w:rsidRPr="002970FA" w:rsidRDefault="00E5552A" w:rsidP="00E5552A">
            <w:pPr>
              <w:rPr>
                <w:rFonts w:cstheme="minorHAnsi"/>
                <w:b/>
              </w:rPr>
            </w:pPr>
          </w:p>
        </w:tc>
      </w:tr>
      <w:tr w:rsidR="00E5552A" w:rsidRPr="002970FA" w14:paraId="7065AEB2" w14:textId="4B0F0360" w:rsidTr="00E5552A">
        <w:tc>
          <w:tcPr>
            <w:tcW w:w="0" w:type="auto"/>
            <w:tcBorders>
              <w:left w:val="single" w:sz="4" w:space="0" w:color="auto"/>
              <w:right w:val="nil"/>
            </w:tcBorders>
            <w:shd w:val="clear" w:color="auto" w:fill="D9D9D9" w:themeFill="background1" w:themeFillShade="D9"/>
          </w:tcPr>
          <w:p w14:paraId="2BB6BC05" w14:textId="77777777" w:rsidR="00E5552A" w:rsidRPr="00E5552A" w:rsidRDefault="00E5552A" w:rsidP="00E5552A">
            <w:pPr>
              <w:rPr>
                <w:rFonts w:cstheme="minorHAnsi"/>
                <w:b/>
              </w:rPr>
            </w:pPr>
            <w:r w:rsidRPr="00E5552A">
              <w:rPr>
                <w:rFonts w:cstheme="minorHAnsi"/>
                <w:b/>
              </w:rPr>
              <w:t>Anatomic region.</w:t>
            </w:r>
          </w:p>
          <w:p w14:paraId="7BEE7FDC" w14:textId="77777777" w:rsidR="00E5552A" w:rsidRPr="00E5552A" w:rsidRDefault="00E5552A" w:rsidP="00E5552A">
            <w:pPr>
              <w:rPr>
                <w:rFonts w:cstheme="minorHAnsi"/>
                <w:b/>
              </w:rPr>
            </w:pP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3760AEF3" w14:textId="77777777" w:rsidR="00E5552A" w:rsidRPr="00E5552A" w:rsidRDefault="00E5552A" w:rsidP="00E5552A">
            <w:pPr>
              <w:rPr>
                <w:rFonts w:cstheme="minorHAnsi"/>
                <w:b/>
              </w:rPr>
            </w:pPr>
          </w:p>
        </w:tc>
        <w:tc>
          <w:tcPr>
            <w:tcW w:w="0" w:type="auto"/>
            <w:tcBorders>
              <w:left w:val="nil"/>
            </w:tcBorders>
            <w:shd w:val="clear" w:color="auto" w:fill="D9D9D9" w:themeFill="background1" w:themeFillShade="D9"/>
          </w:tcPr>
          <w:p w14:paraId="07AC19C7" w14:textId="235713F7" w:rsidR="00E5552A" w:rsidRPr="00E5552A" w:rsidRDefault="00E5552A" w:rsidP="00E5552A">
            <w:pPr>
              <w:rPr>
                <w:rFonts w:cstheme="minorHAnsi"/>
                <w:b/>
              </w:rPr>
            </w:pPr>
          </w:p>
        </w:tc>
      </w:tr>
      <w:tr w:rsidR="00E5552A" w:rsidRPr="002970FA" w14:paraId="3E8082CC" w14:textId="416B1457" w:rsidTr="00E5552A">
        <w:tc>
          <w:tcPr>
            <w:tcW w:w="0" w:type="auto"/>
            <w:tcBorders>
              <w:bottom w:val="single" w:sz="4" w:space="0" w:color="auto"/>
            </w:tcBorders>
          </w:tcPr>
          <w:p w14:paraId="528BCD02" w14:textId="77777777" w:rsidR="00E5552A" w:rsidRPr="00E5552A" w:rsidRDefault="00E5552A" w:rsidP="00E5552A">
            <w:pPr>
              <w:rPr>
                <w:rFonts w:cstheme="minorHAnsi"/>
              </w:rPr>
            </w:pPr>
            <w:r w:rsidRPr="00E5552A">
              <w:rPr>
                <w:rFonts w:cstheme="minorHAnsi"/>
              </w:rPr>
              <w:t xml:space="preserve">Stenosis in </w:t>
            </w:r>
          </w:p>
          <w:p w14:paraId="63ACF8DA" w14:textId="2A6AC0ED" w:rsidR="00E5552A" w:rsidRPr="00E5552A" w:rsidRDefault="00E5552A" w:rsidP="00E5552A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Superior vena cava</w:t>
            </w:r>
          </w:p>
          <w:p w14:paraId="4BAE4FC4" w14:textId="77777777" w:rsidR="00E5552A" w:rsidRPr="00E5552A" w:rsidRDefault="00E5552A" w:rsidP="00E5552A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 xml:space="preserve">Brachiocephalic </w:t>
            </w:r>
          </w:p>
          <w:p w14:paraId="7DD3B981" w14:textId="4994847B" w:rsidR="00E5552A" w:rsidRPr="00E5552A" w:rsidRDefault="00E5552A" w:rsidP="00E5552A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Subclavian vein</w:t>
            </w:r>
          </w:p>
        </w:tc>
        <w:tc>
          <w:tcPr>
            <w:tcW w:w="0" w:type="auto"/>
            <w:gridSpan w:val="2"/>
          </w:tcPr>
          <w:p w14:paraId="4BEB70B1" w14:textId="14B99841" w:rsidR="00E5552A" w:rsidRPr="00E5552A" w:rsidRDefault="00E5552A" w:rsidP="00E5552A">
            <w:pPr>
              <w:rPr>
                <w:rFonts w:cstheme="minorHAnsi"/>
              </w:rPr>
            </w:pPr>
            <w:r w:rsidRPr="00E5552A">
              <w:rPr>
                <w:rFonts w:cstheme="minorHAnsi"/>
              </w:rPr>
              <w:t>Asif, Salman et al. 2009</w: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Bc2lmPC9BdXRob3I+PFllYXI+MjAwOTwvWWVhcj48UmVj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</w:fldData>
              </w:fldChar>
            </w:r>
            <w:r w:rsidRPr="00E5552A">
              <w:rPr>
                <w:rFonts w:cstheme="minorHAnsi"/>
              </w:rPr>
              <w:instrText xml:space="preserve"> ADDIN EN.CITE </w:instrTex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Bc2lmPC9BdXRob3I+PFllYXI+MjAwOTwvWWVhcj48UmVj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</w:fldData>
              </w:fldChar>
            </w:r>
            <w:r w:rsidRPr="00E5552A">
              <w:rPr>
                <w:rFonts w:cstheme="minorHAnsi"/>
              </w:rPr>
              <w:instrText xml:space="preserve"> ADDIN EN.CITE.DATA </w:instrText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end"/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separate"/>
            </w:r>
            <w:r w:rsidRPr="00E5552A">
              <w:rPr>
                <w:rFonts w:cstheme="minorHAnsi"/>
                <w:noProof/>
                <w:vertAlign w:val="superscript"/>
              </w:rPr>
              <w:t>1</w:t>
            </w:r>
            <w:r w:rsidRPr="00E5552A">
              <w:rPr>
                <w:rFonts w:cstheme="minorHAnsi"/>
              </w:rPr>
              <w:fldChar w:fldCharType="end"/>
            </w:r>
          </w:p>
        </w:tc>
      </w:tr>
      <w:tr w:rsidR="00E5552A" w:rsidRPr="002970FA" w14:paraId="4CCC6605" w14:textId="22309089" w:rsidTr="00E5552A">
        <w:tc>
          <w:tcPr>
            <w:tcW w:w="0" w:type="auto"/>
            <w:tcBorders>
              <w:right w:val="nil"/>
            </w:tcBorders>
            <w:shd w:val="clear" w:color="auto" w:fill="D9D9D9" w:themeFill="background1" w:themeFillShade="D9"/>
          </w:tcPr>
          <w:p w14:paraId="5E3EB2C1" w14:textId="479A9AED" w:rsidR="00E5552A" w:rsidRPr="00E5552A" w:rsidRDefault="00E5552A" w:rsidP="00E5552A">
            <w:pPr>
              <w:rPr>
                <w:rFonts w:cstheme="minorHAnsi"/>
                <w:b/>
              </w:rPr>
            </w:pPr>
            <w:r w:rsidRPr="00E5552A">
              <w:rPr>
                <w:rFonts w:cstheme="minorHAnsi"/>
                <w:b/>
              </w:rPr>
              <w:t>Degree of central venous stenosis</w:t>
            </w:r>
          </w:p>
          <w:p w14:paraId="6BF86A1F" w14:textId="7AE5D58E" w:rsidR="00E5552A" w:rsidRPr="00E5552A" w:rsidRDefault="00E5552A" w:rsidP="00E5552A">
            <w:pPr>
              <w:rPr>
                <w:rFonts w:cstheme="minorHAnsi"/>
                <w:b/>
              </w:rPr>
            </w:pPr>
          </w:p>
        </w:tc>
        <w:tc>
          <w:tcPr>
            <w:tcW w:w="0" w:type="auto"/>
            <w:gridSpan w:val="2"/>
            <w:shd w:val="clear" w:color="auto" w:fill="D9D9D9" w:themeFill="background1" w:themeFillShade="D9"/>
          </w:tcPr>
          <w:p w14:paraId="340C0945" w14:textId="5A4F3903" w:rsidR="00E5552A" w:rsidRPr="00E5552A" w:rsidRDefault="00E5552A" w:rsidP="00E5552A">
            <w:pPr>
              <w:rPr>
                <w:rFonts w:cstheme="minorHAnsi"/>
              </w:rPr>
            </w:pPr>
          </w:p>
        </w:tc>
      </w:tr>
      <w:tr w:rsidR="00E5552A" w:rsidRPr="002970FA" w14:paraId="2F32A60C" w14:textId="0B60D343" w:rsidTr="00E5552A">
        <w:tc>
          <w:tcPr>
            <w:tcW w:w="0" w:type="auto"/>
          </w:tcPr>
          <w:p w14:paraId="5DB62191" w14:textId="77777777" w:rsidR="00E5552A" w:rsidRPr="00E5552A" w:rsidRDefault="00E5552A" w:rsidP="00E5552A">
            <w:pPr>
              <w:pStyle w:val="ListParagraph"/>
              <w:numPr>
                <w:ilvl w:val="0"/>
                <w:numId w:val="7"/>
              </w:numPr>
              <w:rPr>
                <w:rFonts w:cstheme="minorHAnsi"/>
                <w:b/>
              </w:rPr>
            </w:pPr>
            <w:r w:rsidRPr="00E5552A">
              <w:rPr>
                <w:rFonts w:cstheme="minorHAnsi"/>
              </w:rPr>
              <w:t>New stenosis: 50% diameter reduction in a venous segment when compared to baseline</w:t>
            </w:r>
          </w:p>
        </w:tc>
        <w:tc>
          <w:tcPr>
            <w:tcW w:w="0" w:type="auto"/>
            <w:gridSpan w:val="2"/>
          </w:tcPr>
          <w:p w14:paraId="4DE329FC" w14:textId="437756B4" w:rsidR="00E5552A" w:rsidRPr="00E5552A" w:rsidRDefault="00E5552A" w:rsidP="00E5552A">
            <w:pPr>
              <w:rPr>
                <w:rFonts w:cstheme="minorHAnsi"/>
              </w:rPr>
            </w:pPr>
            <w:proofErr w:type="spellStart"/>
            <w:r w:rsidRPr="00E5552A">
              <w:rPr>
                <w:rFonts w:cstheme="minorHAnsi"/>
              </w:rPr>
              <w:t>Korkeila</w:t>
            </w:r>
            <w:proofErr w:type="spellEnd"/>
            <w:r w:rsidRPr="00E5552A">
              <w:rPr>
                <w:rFonts w:cstheme="minorHAnsi"/>
              </w:rPr>
              <w:t>, Nyman et al. 2007</w: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Lb3JrZWlsYTwvQXV0aG9yPjxZZWFyPjIwMDc8L1llYXI+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</w:fldData>
              </w:fldChar>
            </w:r>
            <w:r w:rsidRPr="00E5552A">
              <w:rPr>
                <w:rFonts w:cstheme="minorHAnsi"/>
              </w:rPr>
              <w:instrText xml:space="preserve"> ADDIN EN.CITE </w:instrTex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Lb3JrZWlsYTwvQXV0aG9yPjxZZWFyPjIwMDc8L1llYXI+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</w:fldData>
              </w:fldChar>
            </w:r>
            <w:r w:rsidRPr="00E5552A">
              <w:rPr>
                <w:rFonts w:cstheme="minorHAnsi"/>
              </w:rPr>
              <w:instrText xml:space="preserve"> ADDIN EN.CITE.DATA </w:instrText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end"/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separate"/>
            </w:r>
            <w:r w:rsidRPr="00E5552A">
              <w:rPr>
                <w:rFonts w:cstheme="minorHAnsi"/>
                <w:noProof/>
                <w:vertAlign w:val="superscript"/>
              </w:rPr>
              <w:t>2</w:t>
            </w:r>
            <w:r w:rsidRPr="00E5552A">
              <w:rPr>
                <w:rFonts w:cstheme="minorHAnsi"/>
              </w:rPr>
              <w:fldChar w:fldCharType="end"/>
            </w:r>
          </w:p>
        </w:tc>
      </w:tr>
      <w:tr w:rsidR="00E5552A" w:rsidRPr="002970FA" w14:paraId="0F89F3AB" w14:textId="2D57546C" w:rsidTr="00E5552A">
        <w:tc>
          <w:tcPr>
            <w:tcW w:w="0" w:type="auto"/>
          </w:tcPr>
          <w:p w14:paraId="379F3CA1" w14:textId="2F6ADE4F" w:rsidR="00E5552A" w:rsidRPr="00E5552A" w:rsidRDefault="00E5552A" w:rsidP="00E5552A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Mild; ≤20%</w:t>
            </w:r>
          </w:p>
          <w:p w14:paraId="72E5C859" w14:textId="463D800C" w:rsidR="00E5552A" w:rsidRPr="00E5552A" w:rsidRDefault="00E5552A" w:rsidP="00E5552A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Moderate; 21% to 69%</w:t>
            </w:r>
          </w:p>
          <w:p w14:paraId="7443F2B1" w14:textId="20CA630E" w:rsidR="00E5552A" w:rsidRPr="00E5552A" w:rsidRDefault="00E5552A" w:rsidP="00E5552A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Severe; 70% to 99%</w:t>
            </w:r>
          </w:p>
          <w:p w14:paraId="4FF49A6D" w14:textId="26EC2289" w:rsidR="00E5552A" w:rsidRPr="00E5552A" w:rsidRDefault="00E5552A" w:rsidP="00E5552A">
            <w:pPr>
              <w:pStyle w:val="ListParagraph"/>
              <w:numPr>
                <w:ilvl w:val="0"/>
                <w:numId w:val="1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Occlusion; 100%</w:t>
            </w:r>
            <w:r w:rsidRPr="00E5552A">
              <w:rPr>
                <w:rFonts w:cstheme="minorHAnsi"/>
              </w:rPr>
              <w:tab/>
            </w:r>
          </w:p>
        </w:tc>
        <w:tc>
          <w:tcPr>
            <w:tcW w:w="0" w:type="auto"/>
            <w:gridSpan w:val="2"/>
          </w:tcPr>
          <w:p w14:paraId="75D5361D" w14:textId="7A2DFF1B" w:rsidR="00E5552A" w:rsidRPr="00E5552A" w:rsidRDefault="00E5552A" w:rsidP="00E5552A">
            <w:pPr>
              <w:rPr>
                <w:rFonts w:cstheme="minorHAnsi"/>
              </w:rPr>
            </w:pPr>
            <w:r w:rsidRPr="00E5552A">
              <w:rPr>
                <w:rFonts w:cstheme="minorHAnsi"/>
              </w:rPr>
              <w:t xml:space="preserve">Da Costa, </w:t>
            </w:r>
            <w:proofErr w:type="spellStart"/>
            <w:r w:rsidRPr="00E5552A">
              <w:rPr>
                <w:rFonts w:cstheme="minorHAnsi"/>
              </w:rPr>
              <w:t>Scalabrini</w:t>
            </w:r>
            <w:proofErr w:type="spellEnd"/>
            <w:r w:rsidRPr="00E5552A">
              <w:rPr>
                <w:rFonts w:cstheme="minorHAnsi"/>
              </w:rPr>
              <w:t xml:space="preserve"> </w:t>
            </w:r>
            <w:proofErr w:type="spellStart"/>
            <w:r w:rsidRPr="00E5552A">
              <w:rPr>
                <w:rFonts w:cstheme="minorHAnsi"/>
              </w:rPr>
              <w:t>Neto</w:t>
            </w:r>
            <w:proofErr w:type="spellEnd"/>
            <w:r w:rsidRPr="00E5552A">
              <w:rPr>
                <w:rFonts w:cstheme="minorHAnsi"/>
              </w:rPr>
              <w:t xml:space="preserve"> et al. 2002</w: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EYSBDb3N0YTwvQXV0aG9yPjxZZWFyPjIwMDI8L1llYXI+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</w:fldData>
              </w:fldChar>
            </w:r>
            <w:r w:rsidRPr="00E5552A">
              <w:rPr>
                <w:rFonts w:cstheme="minorHAnsi"/>
              </w:rPr>
              <w:instrText xml:space="preserve"> ADDIN EN.CITE </w:instrTex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EYSBDb3N0YTwvQXV0aG9yPjxZZWFyPjIwMDI8L1llYXI+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</w:fldData>
              </w:fldChar>
            </w:r>
            <w:r w:rsidRPr="00E5552A">
              <w:rPr>
                <w:rFonts w:cstheme="minorHAnsi"/>
              </w:rPr>
              <w:instrText xml:space="preserve"> ADDIN EN.CITE.DATA </w:instrText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end"/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separate"/>
            </w:r>
            <w:r w:rsidRPr="00E5552A">
              <w:rPr>
                <w:rFonts w:cstheme="minorHAnsi"/>
                <w:noProof/>
                <w:vertAlign w:val="superscript"/>
              </w:rPr>
              <w:t>3</w:t>
            </w:r>
            <w:r w:rsidRPr="00E5552A">
              <w:rPr>
                <w:rFonts w:cstheme="minorHAnsi"/>
              </w:rPr>
              <w:fldChar w:fldCharType="end"/>
            </w:r>
          </w:p>
        </w:tc>
      </w:tr>
      <w:tr w:rsidR="00E5552A" w:rsidRPr="002970FA" w14:paraId="5BBBD7A9" w14:textId="0133B2D7" w:rsidTr="00E5552A">
        <w:tc>
          <w:tcPr>
            <w:tcW w:w="0" w:type="auto"/>
          </w:tcPr>
          <w:p w14:paraId="16082331" w14:textId="276CA73B" w:rsidR="00E5552A" w:rsidRPr="00E5552A" w:rsidRDefault="00E5552A" w:rsidP="00E5552A">
            <w:pPr>
              <w:pStyle w:val="ListParagraph"/>
              <w:numPr>
                <w:ilvl w:val="0"/>
                <w:numId w:val="6"/>
              </w:numPr>
              <w:rPr>
                <w:rFonts w:cstheme="minorHAnsi"/>
              </w:rPr>
            </w:pPr>
            <w:r w:rsidRPr="00E5552A">
              <w:rPr>
                <w:rFonts w:cstheme="minorHAnsi"/>
                <w:noProof/>
              </w:rPr>
              <w:t>Patent</w:t>
            </w:r>
          </w:p>
          <w:p w14:paraId="513AD6CE" w14:textId="77777777" w:rsidR="00E5552A" w:rsidRPr="00E5552A" w:rsidRDefault="00E5552A" w:rsidP="00E5552A">
            <w:pPr>
              <w:pStyle w:val="ListParagraph"/>
              <w:numPr>
                <w:ilvl w:val="0"/>
                <w:numId w:val="6"/>
              </w:numPr>
              <w:rPr>
                <w:rFonts w:cstheme="minorHAnsi"/>
              </w:rPr>
            </w:pPr>
            <w:r w:rsidRPr="00E5552A">
              <w:rPr>
                <w:rFonts w:cstheme="minorHAnsi"/>
                <w:noProof/>
              </w:rPr>
              <w:t>Partially obstructed (&gt;70%)</w:t>
            </w:r>
          </w:p>
          <w:p w14:paraId="594F8C07" w14:textId="295BA486" w:rsidR="00E5552A" w:rsidRPr="00E5552A" w:rsidRDefault="00E5552A" w:rsidP="00E5552A">
            <w:pPr>
              <w:pStyle w:val="ListParagraph"/>
              <w:numPr>
                <w:ilvl w:val="0"/>
                <w:numId w:val="6"/>
              </w:numPr>
              <w:rPr>
                <w:rFonts w:cstheme="minorHAnsi"/>
              </w:rPr>
            </w:pPr>
            <w:r w:rsidRPr="00E5552A">
              <w:rPr>
                <w:rFonts w:cstheme="minorHAnsi"/>
                <w:noProof/>
              </w:rPr>
              <w:t>Completely obstructed</w:t>
            </w:r>
          </w:p>
        </w:tc>
        <w:tc>
          <w:tcPr>
            <w:tcW w:w="0" w:type="auto"/>
            <w:gridSpan w:val="2"/>
          </w:tcPr>
          <w:p w14:paraId="3DA54D1B" w14:textId="175CB9FE" w:rsidR="00E5552A" w:rsidRPr="00E5552A" w:rsidRDefault="00E5552A" w:rsidP="00E5552A">
            <w:pPr>
              <w:rPr>
                <w:rFonts w:cstheme="minorHAnsi"/>
                <w:noProof/>
              </w:rPr>
            </w:pPr>
            <w:proofErr w:type="spellStart"/>
            <w:r w:rsidRPr="00E5552A">
              <w:rPr>
                <w:rFonts w:cstheme="minorHAnsi"/>
              </w:rPr>
              <w:t>Haghjoo</w:t>
            </w:r>
            <w:proofErr w:type="spellEnd"/>
            <w:r w:rsidRPr="00E5552A">
              <w:rPr>
                <w:rFonts w:cstheme="minorHAnsi"/>
              </w:rPr>
              <w:t xml:space="preserve">, </w:t>
            </w:r>
            <w:proofErr w:type="spellStart"/>
            <w:r w:rsidRPr="00E5552A">
              <w:rPr>
                <w:rFonts w:cstheme="minorHAnsi"/>
              </w:rPr>
              <w:t>Nikoo</w:t>
            </w:r>
            <w:proofErr w:type="spellEnd"/>
            <w:r w:rsidRPr="00E5552A">
              <w:rPr>
                <w:rFonts w:cstheme="minorHAnsi"/>
              </w:rPr>
              <w:t xml:space="preserve"> et al. 2007</w:t>
            </w:r>
            <w:r w:rsidRPr="00E5552A">
              <w:rPr>
                <w:rFonts w:cstheme="minorHAnsi"/>
                <w:noProof/>
              </w:rPr>
              <w:fldChar w:fldCharType="begin">
                <w:fldData xml:space="preserve">PEVuZE5vdGU+PENpdGU+PEF1dGhvcj5IYWdoam9vPC9BdXRob3I+PFllYXI+MjAwNzwvWWVhcj48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</w:fldData>
              </w:fldChar>
            </w:r>
            <w:r w:rsidRPr="00E5552A">
              <w:rPr>
                <w:rFonts w:cstheme="minorHAnsi"/>
                <w:noProof/>
              </w:rPr>
              <w:instrText xml:space="preserve"> ADDIN EN.CITE </w:instrText>
            </w:r>
            <w:r w:rsidRPr="00E5552A">
              <w:rPr>
                <w:rFonts w:cstheme="minorHAnsi"/>
                <w:noProof/>
              </w:rPr>
              <w:fldChar w:fldCharType="begin">
                <w:fldData xml:space="preserve">PEVuZE5vdGU+PENpdGU+PEF1dGhvcj5IYWdoam9vPC9BdXRob3I+PFllYXI+MjAwNzwvWWVhcj48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</w:fldData>
              </w:fldChar>
            </w:r>
            <w:r w:rsidRPr="00E5552A">
              <w:rPr>
                <w:rFonts w:cstheme="minorHAnsi"/>
                <w:noProof/>
              </w:rPr>
              <w:instrText xml:space="preserve"> ADDIN EN.CITE.DATA </w:instrText>
            </w:r>
            <w:r w:rsidRPr="00E5552A">
              <w:rPr>
                <w:rFonts w:cstheme="minorHAnsi"/>
                <w:noProof/>
              </w:rPr>
            </w:r>
            <w:r w:rsidRPr="00E5552A">
              <w:rPr>
                <w:rFonts w:cstheme="minorHAnsi"/>
                <w:noProof/>
              </w:rPr>
              <w:fldChar w:fldCharType="end"/>
            </w:r>
            <w:r w:rsidRPr="00E5552A">
              <w:rPr>
                <w:rFonts w:cstheme="minorHAnsi"/>
                <w:noProof/>
              </w:rPr>
            </w:r>
            <w:r w:rsidRPr="00E5552A">
              <w:rPr>
                <w:rFonts w:cstheme="minorHAnsi"/>
                <w:noProof/>
              </w:rPr>
              <w:fldChar w:fldCharType="separate"/>
            </w:r>
            <w:r w:rsidRPr="00E5552A">
              <w:rPr>
                <w:rFonts w:cstheme="minorHAnsi"/>
                <w:noProof/>
                <w:vertAlign w:val="superscript"/>
              </w:rPr>
              <w:t>4</w:t>
            </w:r>
            <w:r w:rsidRPr="00E5552A">
              <w:rPr>
                <w:rFonts w:cstheme="minorHAnsi"/>
                <w:noProof/>
              </w:rPr>
              <w:fldChar w:fldCharType="end"/>
            </w:r>
          </w:p>
        </w:tc>
      </w:tr>
      <w:tr w:rsidR="00E5552A" w:rsidRPr="002970FA" w14:paraId="3B6416F4" w14:textId="0D68DD0D" w:rsidTr="00E5552A">
        <w:tc>
          <w:tcPr>
            <w:tcW w:w="0" w:type="auto"/>
          </w:tcPr>
          <w:p w14:paraId="70F07F7A" w14:textId="78C39A0A" w:rsidR="00E5552A" w:rsidRPr="00E5552A" w:rsidRDefault="00E5552A" w:rsidP="00E5552A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rPr>
                <w:rFonts w:cstheme="minorHAnsi"/>
                <w:color w:val="131313"/>
              </w:rPr>
            </w:pPr>
            <w:r w:rsidRPr="00E5552A">
              <w:rPr>
                <w:rFonts w:cstheme="minorHAnsi"/>
                <w:color w:val="131313"/>
              </w:rPr>
              <w:t>Patent</w:t>
            </w:r>
          </w:p>
          <w:p w14:paraId="3CEA37A2" w14:textId="7E15CAF5" w:rsidR="00E5552A" w:rsidRPr="00E5552A" w:rsidRDefault="00E5552A" w:rsidP="00E5552A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rPr>
                <w:rFonts w:cstheme="minorHAnsi"/>
                <w:color w:val="131313"/>
              </w:rPr>
            </w:pPr>
            <w:r w:rsidRPr="00E5552A">
              <w:rPr>
                <w:rFonts w:cstheme="minorHAnsi"/>
                <w:color w:val="131313"/>
              </w:rPr>
              <w:t>Mild degree obstruction (50–75% narrowing)</w:t>
            </w:r>
          </w:p>
          <w:p w14:paraId="2FAA2EC6" w14:textId="7E6A236B" w:rsidR="00E5552A" w:rsidRPr="00E5552A" w:rsidRDefault="00E5552A" w:rsidP="00E5552A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rPr>
                <w:rFonts w:cstheme="minorHAnsi"/>
                <w:color w:val="131313"/>
              </w:rPr>
            </w:pPr>
            <w:r w:rsidRPr="00E5552A">
              <w:rPr>
                <w:rFonts w:cstheme="minorHAnsi"/>
                <w:color w:val="131313"/>
              </w:rPr>
              <w:t>Severe obstruction (</w:t>
            </w:r>
            <w:r w:rsidRPr="00E5552A">
              <w:rPr>
                <w:rFonts w:eastAsia="AdvTT2acb703b+22" w:cstheme="minorHAnsi"/>
                <w:color w:val="131313"/>
              </w:rPr>
              <w:t>≥</w:t>
            </w:r>
            <w:r w:rsidRPr="00E5552A">
              <w:rPr>
                <w:rFonts w:cstheme="minorHAnsi"/>
                <w:color w:val="131313"/>
              </w:rPr>
              <w:t xml:space="preserve">75% </w:t>
            </w:r>
            <w:r w:rsidRPr="00E5552A">
              <w:rPr>
                <w:rFonts w:cstheme="minorHAnsi"/>
                <w:color w:val="131313"/>
                <w:lang w:val="nl-NL"/>
              </w:rPr>
              <w:t>narrowing)</w:t>
            </w:r>
          </w:p>
          <w:p w14:paraId="3B473A85" w14:textId="6FC37929" w:rsidR="00E5552A" w:rsidRPr="00E5552A" w:rsidRDefault="00E5552A" w:rsidP="00E5552A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rPr>
                <w:rFonts w:cstheme="minorHAnsi"/>
                <w:color w:val="131313"/>
              </w:rPr>
            </w:pPr>
            <w:r w:rsidRPr="00E5552A">
              <w:rPr>
                <w:rFonts w:cstheme="minorHAnsi"/>
                <w:color w:val="131313"/>
                <w:lang w:val="nl-NL"/>
              </w:rPr>
              <w:t>Total obstruction</w:t>
            </w:r>
          </w:p>
        </w:tc>
        <w:tc>
          <w:tcPr>
            <w:tcW w:w="0" w:type="auto"/>
            <w:gridSpan w:val="2"/>
          </w:tcPr>
          <w:p w14:paraId="369CE0AD" w14:textId="6AC9D211" w:rsidR="00E5552A" w:rsidRPr="00E5552A" w:rsidRDefault="00E5552A" w:rsidP="00E5552A">
            <w:pPr>
              <w:rPr>
                <w:rFonts w:cstheme="minorHAnsi"/>
                <w:noProof/>
              </w:rPr>
            </w:pPr>
            <w:proofErr w:type="spellStart"/>
            <w:r w:rsidRPr="00E5552A">
              <w:rPr>
                <w:rFonts w:cstheme="minorHAnsi"/>
              </w:rPr>
              <w:t>Bulur</w:t>
            </w:r>
            <w:proofErr w:type="spellEnd"/>
            <w:r w:rsidRPr="00E5552A">
              <w:rPr>
                <w:rFonts w:cstheme="minorHAnsi"/>
              </w:rPr>
              <w:t xml:space="preserve">, </w:t>
            </w:r>
            <w:proofErr w:type="spellStart"/>
            <w:r w:rsidRPr="00E5552A">
              <w:rPr>
                <w:rFonts w:cstheme="minorHAnsi"/>
              </w:rPr>
              <w:t>Vural</w:t>
            </w:r>
            <w:proofErr w:type="spellEnd"/>
            <w:r w:rsidRPr="00E5552A">
              <w:rPr>
                <w:rFonts w:cstheme="minorHAnsi"/>
              </w:rPr>
              <w:t xml:space="preserve"> et al. 2010</w:t>
            </w:r>
            <w:r w:rsidRPr="00E5552A">
              <w:rPr>
                <w:rFonts w:cstheme="minorHAnsi"/>
                <w:noProof/>
              </w:rPr>
              <w:fldChar w:fldCharType="begin">
                <w:fldData xml:space="preserve">PEVuZE5vdGU+PENpdGU+PEF1dGhvcj5CdWx1cjwvQXV0aG9yPjxZZWFyPjIwMTA8L1llYXI+PFJl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</w:fldData>
              </w:fldChar>
            </w:r>
            <w:r w:rsidRPr="00E5552A">
              <w:rPr>
                <w:rFonts w:cstheme="minorHAnsi"/>
                <w:noProof/>
              </w:rPr>
              <w:instrText xml:space="preserve"> ADDIN EN.CITE </w:instrText>
            </w:r>
            <w:r w:rsidRPr="00E5552A">
              <w:rPr>
                <w:rFonts w:cstheme="minorHAnsi"/>
                <w:noProof/>
              </w:rPr>
              <w:fldChar w:fldCharType="begin">
                <w:fldData xml:space="preserve">PEVuZE5vdGU+PENpdGU+PEF1dGhvcj5CdWx1cjwvQXV0aG9yPjxZZWFyPjIwMTA8L1llYXI+PFJl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</w:fldData>
              </w:fldChar>
            </w:r>
            <w:r w:rsidRPr="00E5552A">
              <w:rPr>
                <w:rFonts w:cstheme="minorHAnsi"/>
                <w:noProof/>
              </w:rPr>
              <w:instrText xml:space="preserve"> ADDIN EN.CITE.DATA </w:instrText>
            </w:r>
            <w:r w:rsidRPr="00E5552A">
              <w:rPr>
                <w:rFonts w:cstheme="minorHAnsi"/>
                <w:noProof/>
              </w:rPr>
            </w:r>
            <w:r w:rsidRPr="00E5552A">
              <w:rPr>
                <w:rFonts w:cstheme="minorHAnsi"/>
                <w:noProof/>
              </w:rPr>
              <w:fldChar w:fldCharType="end"/>
            </w:r>
            <w:r w:rsidRPr="00E5552A">
              <w:rPr>
                <w:rFonts w:cstheme="minorHAnsi"/>
                <w:noProof/>
              </w:rPr>
            </w:r>
            <w:r w:rsidRPr="00E5552A">
              <w:rPr>
                <w:rFonts w:cstheme="minorHAnsi"/>
                <w:noProof/>
              </w:rPr>
              <w:fldChar w:fldCharType="separate"/>
            </w:r>
            <w:r w:rsidRPr="00E5552A">
              <w:rPr>
                <w:rFonts w:cstheme="minorHAnsi"/>
                <w:noProof/>
                <w:vertAlign w:val="superscript"/>
              </w:rPr>
              <w:t>5</w:t>
            </w:r>
            <w:r w:rsidRPr="00E5552A">
              <w:rPr>
                <w:rFonts w:cstheme="minorHAnsi"/>
                <w:noProof/>
              </w:rPr>
              <w:fldChar w:fldCharType="end"/>
            </w:r>
          </w:p>
        </w:tc>
      </w:tr>
      <w:tr w:rsidR="00E5552A" w:rsidRPr="002970FA" w14:paraId="29F752B9" w14:textId="702D78D8" w:rsidTr="00E5552A">
        <w:tc>
          <w:tcPr>
            <w:tcW w:w="0" w:type="auto"/>
            <w:shd w:val="clear" w:color="auto" w:fill="auto"/>
          </w:tcPr>
          <w:p w14:paraId="102D5AE0" w14:textId="6FD9F3D1" w:rsidR="00E5552A" w:rsidRPr="00E5552A" w:rsidRDefault="00E5552A" w:rsidP="00E5552A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cstheme="minorHAnsi"/>
              </w:rPr>
            </w:pPr>
            <w:r w:rsidRPr="00E5552A">
              <w:rPr>
                <w:rFonts w:cstheme="minorHAnsi"/>
              </w:rPr>
              <w:t>No stenosis; &lt;50%</w:t>
            </w:r>
          </w:p>
          <w:p w14:paraId="37040AC8" w14:textId="776560C4" w:rsidR="00E5552A" w:rsidRPr="00E5552A" w:rsidRDefault="00E5552A" w:rsidP="00E5552A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cstheme="minorHAnsi"/>
              </w:rPr>
            </w:pPr>
            <w:r w:rsidRPr="00E5552A">
              <w:rPr>
                <w:rFonts w:cstheme="minorHAnsi"/>
              </w:rPr>
              <w:t>Mild stenosis;  50% to 74%</w:t>
            </w:r>
          </w:p>
          <w:p w14:paraId="311E7878" w14:textId="3D54F8FD" w:rsidR="00E5552A" w:rsidRPr="00E5552A" w:rsidRDefault="00E5552A" w:rsidP="00E5552A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cstheme="minorHAnsi"/>
              </w:rPr>
            </w:pPr>
            <w:r w:rsidRPr="00E5552A">
              <w:rPr>
                <w:rFonts w:cstheme="minorHAnsi"/>
              </w:rPr>
              <w:t>Moderate stenosis; 75% to 89%</w:t>
            </w:r>
          </w:p>
          <w:p w14:paraId="790056F3" w14:textId="26763D49" w:rsidR="00E5552A" w:rsidRPr="00E5552A" w:rsidRDefault="00E5552A" w:rsidP="00E5552A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cstheme="minorHAnsi"/>
              </w:rPr>
            </w:pPr>
            <w:r w:rsidRPr="00E5552A">
              <w:rPr>
                <w:rFonts w:cstheme="minorHAnsi"/>
              </w:rPr>
              <w:t>Severe stenosis; 90% to 99%</w:t>
            </w:r>
          </w:p>
          <w:p w14:paraId="77B33ED3" w14:textId="172FA27B" w:rsidR="00E5552A" w:rsidRPr="00E5552A" w:rsidRDefault="00E5552A" w:rsidP="00E5552A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cstheme="minorHAnsi"/>
              </w:rPr>
            </w:pPr>
            <w:r w:rsidRPr="00E5552A">
              <w:rPr>
                <w:rFonts w:cstheme="minorHAnsi"/>
              </w:rPr>
              <w:t>Total occlusion</w:t>
            </w:r>
          </w:p>
        </w:tc>
        <w:tc>
          <w:tcPr>
            <w:tcW w:w="0" w:type="auto"/>
            <w:gridSpan w:val="2"/>
          </w:tcPr>
          <w:p w14:paraId="327E14F9" w14:textId="10FC6F1B" w:rsidR="00E5552A" w:rsidRPr="00E5552A" w:rsidRDefault="00E5552A" w:rsidP="00E5552A">
            <w:pPr>
              <w:rPr>
                <w:rFonts w:cstheme="minorHAnsi"/>
              </w:rPr>
            </w:pPr>
            <w:proofErr w:type="spellStart"/>
            <w:r w:rsidRPr="00E5552A">
              <w:rPr>
                <w:rFonts w:cstheme="minorHAnsi"/>
              </w:rPr>
              <w:t>Sticherling</w:t>
            </w:r>
            <w:proofErr w:type="spellEnd"/>
            <w:r w:rsidRPr="00E5552A">
              <w:rPr>
                <w:rFonts w:cstheme="minorHAnsi"/>
              </w:rPr>
              <w:t>, Chough et al. 2001</w: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TdGljaGVybGluZzwvQXV0aG9yPjxZZWFyPjIwMDE8L1ll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</w:fldData>
              </w:fldChar>
            </w:r>
            <w:r w:rsidRPr="00E5552A">
              <w:rPr>
                <w:rFonts w:cstheme="minorHAnsi"/>
              </w:rPr>
              <w:instrText xml:space="preserve"> ADDIN EN.CITE </w:instrTex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TdGljaGVybGluZzwvQXV0aG9yPjxZZWFyPjIwMDE8L1ll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</w:fldData>
              </w:fldChar>
            </w:r>
            <w:r w:rsidRPr="00E5552A">
              <w:rPr>
                <w:rFonts w:cstheme="minorHAnsi"/>
              </w:rPr>
              <w:instrText xml:space="preserve"> ADDIN EN.CITE.DATA </w:instrText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end"/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separate"/>
            </w:r>
            <w:r w:rsidRPr="00E5552A">
              <w:rPr>
                <w:rFonts w:cstheme="minorHAnsi"/>
                <w:noProof/>
                <w:vertAlign w:val="superscript"/>
              </w:rPr>
              <w:t>6</w:t>
            </w:r>
            <w:r w:rsidRPr="00E5552A">
              <w:rPr>
                <w:rFonts w:cstheme="minorHAnsi"/>
              </w:rPr>
              <w:fldChar w:fldCharType="end"/>
            </w:r>
          </w:p>
        </w:tc>
      </w:tr>
      <w:tr w:rsidR="00E5552A" w:rsidRPr="002970FA" w14:paraId="2A221C23" w14:textId="63CCD70F" w:rsidTr="00E5552A"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13413D88" w14:textId="0C3C2671" w:rsidR="00E5552A" w:rsidRPr="00E5552A" w:rsidRDefault="00E5552A" w:rsidP="00E5552A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rPr>
                <w:rFonts w:cstheme="minorHAnsi"/>
                <w:b/>
              </w:rPr>
            </w:pPr>
            <w:r w:rsidRPr="00E5552A">
              <w:rPr>
                <w:rFonts w:cstheme="minorHAnsi"/>
              </w:rPr>
              <w:t>50% or more narrowing of the central veins of the thorax that included the superior vena cava, brachiocephalic vein, subclavian vein, and subclavian-cephalic vein junction.</w:t>
            </w:r>
          </w:p>
        </w:tc>
        <w:tc>
          <w:tcPr>
            <w:tcW w:w="0" w:type="auto"/>
            <w:gridSpan w:val="2"/>
          </w:tcPr>
          <w:p w14:paraId="48E23BEF" w14:textId="0CCA0F9F" w:rsidR="00E5552A" w:rsidRPr="00E5552A" w:rsidRDefault="00E5552A" w:rsidP="00E5552A">
            <w:pPr>
              <w:rPr>
                <w:rFonts w:cstheme="minorHAnsi"/>
              </w:rPr>
            </w:pPr>
            <w:proofErr w:type="spellStart"/>
            <w:r w:rsidRPr="00E5552A">
              <w:rPr>
                <w:rFonts w:cstheme="minorHAnsi"/>
              </w:rPr>
              <w:t>MacRae</w:t>
            </w:r>
            <w:proofErr w:type="spellEnd"/>
            <w:r w:rsidRPr="00E5552A">
              <w:rPr>
                <w:rFonts w:cstheme="minorHAnsi"/>
              </w:rPr>
              <w:t>, Ahmed et al. 2005</w: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NYWNSYWU8L0F1dGhvcj48WWVhcj4yMDA1PC9ZZWFyPjxS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</w:fldData>
              </w:fldChar>
            </w:r>
            <w:r w:rsidRPr="00E5552A">
              <w:rPr>
                <w:rFonts w:cstheme="minorHAnsi"/>
              </w:rPr>
              <w:instrText xml:space="preserve"> ADDIN EN.CITE </w:instrTex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NYWNSYWU8L0F1dGhvcj48WWVhcj4yMDA1PC9ZZWFyPjxS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</w:fldData>
              </w:fldChar>
            </w:r>
            <w:r w:rsidRPr="00E5552A">
              <w:rPr>
                <w:rFonts w:cstheme="minorHAnsi"/>
              </w:rPr>
              <w:instrText xml:space="preserve"> ADDIN EN.CITE.DATA </w:instrText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end"/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separate"/>
            </w:r>
            <w:r w:rsidRPr="00E5552A">
              <w:rPr>
                <w:rFonts w:cstheme="minorHAnsi"/>
                <w:noProof/>
                <w:vertAlign w:val="superscript"/>
              </w:rPr>
              <w:t>7</w:t>
            </w:r>
            <w:r w:rsidRPr="00E5552A">
              <w:rPr>
                <w:rFonts w:cstheme="minorHAnsi"/>
              </w:rPr>
              <w:fldChar w:fldCharType="end"/>
            </w:r>
          </w:p>
        </w:tc>
      </w:tr>
      <w:tr w:rsidR="00E5552A" w:rsidRPr="002970FA" w14:paraId="4E3001BD" w14:textId="311B3B8B" w:rsidTr="00E5552A">
        <w:tc>
          <w:tcPr>
            <w:tcW w:w="0" w:type="auto"/>
            <w:tcBorders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50EFF433" w14:textId="77777777" w:rsidR="00E5552A" w:rsidRPr="00E5552A" w:rsidRDefault="00E5552A" w:rsidP="00E5552A">
            <w:pPr>
              <w:rPr>
                <w:rFonts w:cstheme="minorHAnsi"/>
                <w:b/>
              </w:rPr>
            </w:pPr>
            <w:r w:rsidRPr="00E5552A">
              <w:rPr>
                <w:rFonts w:cstheme="minorHAnsi"/>
                <w:b/>
              </w:rPr>
              <w:t>Subclavian vein patency</w:t>
            </w:r>
          </w:p>
          <w:p w14:paraId="2CCB186D" w14:textId="77777777" w:rsidR="00E5552A" w:rsidRPr="00E5552A" w:rsidRDefault="00E5552A" w:rsidP="00E5552A">
            <w:pPr>
              <w:autoSpaceDE w:val="0"/>
              <w:autoSpaceDN w:val="0"/>
              <w:adjustRightInd w:val="0"/>
              <w:rPr>
                <w:rFonts w:cstheme="minorHAnsi"/>
              </w:rPr>
            </w:pPr>
          </w:p>
        </w:tc>
        <w:tc>
          <w:tcPr>
            <w:tcW w:w="0" w:type="auto"/>
            <w:gridSpan w:val="2"/>
            <w:shd w:val="clear" w:color="auto" w:fill="D9D9D9" w:themeFill="background1" w:themeFillShade="D9"/>
          </w:tcPr>
          <w:p w14:paraId="0674E98A" w14:textId="30FE6933" w:rsidR="00E5552A" w:rsidRPr="00E5552A" w:rsidRDefault="00E5552A" w:rsidP="00E5552A">
            <w:pPr>
              <w:rPr>
                <w:rFonts w:cstheme="minorHAnsi"/>
              </w:rPr>
            </w:pPr>
          </w:p>
        </w:tc>
      </w:tr>
      <w:tr w:rsidR="00E5552A" w:rsidRPr="002970FA" w14:paraId="708C39B8" w14:textId="1FEFCDE5" w:rsidTr="00E5552A">
        <w:tc>
          <w:tcPr>
            <w:tcW w:w="0" w:type="auto"/>
          </w:tcPr>
          <w:p w14:paraId="3219C44B" w14:textId="77777777" w:rsidR="00E5552A" w:rsidRPr="00E5552A" w:rsidRDefault="00E5552A" w:rsidP="00E5552A">
            <w:pPr>
              <w:pStyle w:val="ListParagraph"/>
              <w:numPr>
                <w:ilvl w:val="0"/>
                <w:numId w:val="5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Normal</w:t>
            </w:r>
          </w:p>
          <w:p w14:paraId="218C4D8F" w14:textId="77777777" w:rsidR="00E5552A" w:rsidRPr="00E5552A" w:rsidRDefault="00E5552A" w:rsidP="00E5552A">
            <w:pPr>
              <w:pStyle w:val="ListParagraph"/>
              <w:numPr>
                <w:ilvl w:val="0"/>
                <w:numId w:val="5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Equivocal</w:t>
            </w:r>
          </w:p>
          <w:p w14:paraId="1E883866" w14:textId="77777777" w:rsidR="00E5552A" w:rsidRPr="00E5552A" w:rsidRDefault="00E5552A" w:rsidP="00E5552A">
            <w:pPr>
              <w:pStyle w:val="ListParagraph"/>
              <w:numPr>
                <w:ilvl w:val="0"/>
                <w:numId w:val="5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 xml:space="preserve">Abnormal </w:t>
            </w:r>
          </w:p>
        </w:tc>
        <w:tc>
          <w:tcPr>
            <w:tcW w:w="0" w:type="auto"/>
            <w:gridSpan w:val="2"/>
          </w:tcPr>
          <w:p w14:paraId="6AE86589" w14:textId="28708119" w:rsidR="00E5552A" w:rsidRPr="00E5552A" w:rsidRDefault="00E5552A" w:rsidP="00E5552A">
            <w:pPr>
              <w:rPr>
                <w:rFonts w:cstheme="minorHAnsi"/>
              </w:rPr>
            </w:pPr>
            <w:r w:rsidRPr="00E5552A">
              <w:rPr>
                <w:rFonts w:cstheme="minorHAnsi"/>
              </w:rPr>
              <w:t>Barrett, Spencer et al. 1988</w: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CYXJyZXR0PC9BdXRob3I+PFllYXI+MTk4ODwvWWVhcj48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</w:fldData>
              </w:fldChar>
            </w:r>
            <w:r w:rsidRPr="00E5552A">
              <w:rPr>
                <w:rFonts w:cstheme="minorHAnsi"/>
              </w:rPr>
              <w:instrText xml:space="preserve"> ADDIN EN.CITE </w:instrTex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CYXJyZXR0PC9BdXRob3I+PFllYXI+MTk4ODwvWWVhcj48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</w:fldData>
              </w:fldChar>
            </w:r>
            <w:r w:rsidRPr="00E5552A">
              <w:rPr>
                <w:rFonts w:cstheme="minorHAnsi"/>
              </w:rPr>
              <w:instrText xml:space="preserve"> ADDIN EN.CITE.DATA </w:instrText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end"/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separate"/>
            </w:r>
            <w:r w:rsidRPr="00E5552A">
              <w:rPr>
                <w:rFonts w:cstheme="minorHAnsi"/>
                <w:noProof/>
                <w:vertAlign w:val="superscript"/>
              </w:rPr>
              <w:t>8</w:t>
            </w:r>
            <w:r w:rsidRPr="00E5552A">
              <w:rPr>
                <w:rFonts w:cstheme="minorHAnsi"/>
              </w:rPr>
              <w:fldChar w:fldCharType="end"/>
            </w:r>
          </w:p>
        </w:tc>
      </w:tr>
      <w:tr w:rsidR="00E5552A" w:rsidRPr="002970FA" w14:paraId="5FFA1FFD" w14:textId="0B4DA2ED" w:rsidTr="00E5552A">
        <w:tc>
          <w:tcPr>
            <w:tcW w:w="0" w:type="auto"/>
          </w:tcPr>
          <w:p w14:paraId="10716CBB" w14:textId="77777777" w:rsidR="00E5552A" w:rsidRPr="00E5552A" w:rsidRDefault="00E5552A" w:rsidP="00E5552A">
            <w:pPr>
              <w:pStyle w:val="ListParagraph"/>
              <w:numPr>
                <w:ilvl w:val="0"/>
                <w:numId w:val="5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Normal</w:t>
            </w:r>
          </w:p>
          <w:p w14:paraId="6DA7BA7E" w14:textId="641E7D99" w:rsidR="00E5552A" w:rsidRPr="00E5552A" w:rsidRDefault="00E5552A" w:rsidP="00E5552A">
            <w:pPr>
              <w:pStyle w:val="ListParagraph"/>
              <w:numPr>
                <w:ilvl w:val="0"/>
                <w:numId w:val="5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Abnormal; &gt;30% narrowing of the vessel lumen diameter, with or without collateral flow</w:t>
            </w:r>
          </w:p>
        </w:tc>
        <w:tc>
          <w:tcPr>
            <w:tcW w:w="0" w:type="auto"/>
            <w:gridSpan w:val="2"/>
          </w:tcPr>
          <w:p w14:paraId="56AA57E0" w14:textId="38E0F914" w:rsidR="00E5552A" w:rsidRPr="00E5552A" w:rsidRDefault="00E5552A" w:rsidP="00E5552A">
            <w:pPr>
              <w:rPr>
                <w:rFonts w:cstheme="minorHAnsi"/>
              </w:rPr>
            </w:pPr>
            <w:r w:rsidRPr="00E5552A">
              <w:rPr>
                <w:rFonts w:cstheme="minorHAnsi"/>
              </w:rPr>
              <w:t>Hernandez, Diaz et al. 1998</w: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IZXJuYW5kZXo8L0F1dGhvcj48WWVhcj4xOTk4PC9ZZWFy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==
</w:fldData>
              </w:fldChar>
            </w:r>
            <w:r w:rsidRPr="00E5552A">
              <w:rPr>
                <w:rFonts w:cstheme="minorHAnsi"/>
              </w:rPr>
              <w:instrText xml:space="preserve"> ADDIN EN.CITE </w:instrTex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IZXJuYW5kZXo8L0F1dGhvcj48WWVhcj4xOTk4PC9ZZWFy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==
</w:fldData>
              </w:fldChar>
            </w:r>
            <w:r w:rsidRPr="00E5552A">
              <w:rPr>
                <w:rFonts w:cstheme="minorHAnsi"/>
              </w:rPr>
              <w:instrText xml:space="preserve"> ADDIN EN.CITE.DATA </w:instrText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end"/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separate"/>
            </w:r>
            <w:r w:rsidRPr="00E5552A">
              <w:rPr>
                <w:rFonts w:cstheme="minorHAnsi"/>
                <w:noProof/>
                <w:vertAlign w:val="superscript"/>
              </w:rPr>
              <w:t>9</w:t>
            </w:r>
            <w:r w:rsidRPr="00E5552A">
              <w:rPr>
                <w:rFonts w:cstheme="minorHAnsi"/>
              </w:rPr>
              <w:fldChar w:fldCharType="end"/>
            </w:r>
          </w:p>
        </w:tc>
      </w:tr>
      <w:tr w:rsidR="00E5552A" w:rsidRPr="002970FA" w14:paraId="19B283FE" w14:textId="35B79F89" w:rsidTr="00E5552A">
        <w:tc>
          <w:tcPr>
            <w:tcW w:w="0" w:type="auto"/>
            <w:tcBorders>
              <w:right w:val="nil"/>
            </w:tcBorders>
            <w:shd w:val="clear" w:color="auto" w:fill="D9D9D9" w:themeFill="background1" w:themeFillShade="D9"/>
          </w:tcPr>
          <w:p w14:paraId="42EF38EF" w14:textId="77777777" w:rsidR="00E5552A" w:rsidRPr="00E5552A" w:rsidRDefault="00E5552A" w:rsidP="00E5552A">
            <w:pPr>
              <w:autoSpaceDE w:val="0"/>
              <w:autoSpaceDN w:val="0"/>
              <w:adjustRightInd w:val="0"/>
              <w:rPr>
                <w:rFonts w:cstheme="minorHAnsi"/>
                <w:b/>
              </w:rPr>
            </w:pPr>
            <w:r w:rsidRPr="00E5552A">
              <w:rPr>
                <w:rFonts w:cstheme="minorHAnsi"/>
                <w:b/>
              </w:rPr>
              <w:t>Degree of collateral circulation</w:t>
            </w:r>
          </w:p>
          <w:p w14:paraId="3BE269BD" w14:textId="265C6DDB" w:rsidR="00E5552A" w:rsidRPr="00E5552A" w:rsidRDefault="00E5552A" w:rsidP="00E5552A">
            <w:pPr>
              <w:autoSpaceDE w:val="0"/>
              <w:autoSpaceDN w:val="0"/>
              <w:adjustRightInd w:val="0"/>
              <w:rPr>
                <w:rFonts w:cstheme="minorHAnsi"/>
                <w:b/>
              </w:rPr>
            </w:pPr>
          </w:p>
        </w:tc>
        <w:tc>
          <w:tcPr>
            <w:tcW w:w="0" w:type="auto"/>
            <w:gridSpan w:val="2"/>
            <w:shd w:val="clear" w:color="auto" w:fill="D9D9D9" w:themeFill="background1" w:themeFillShade="D9"/>
          </w:tcPr>
          <w:p w14:paraId="77FF56D1" w14:textId="0DBCB312" w:rsidR="00E5552A" w:rsidRPr="00E5552A" w:rsidRDefault="00E5552A" w:rsidP="00E5552A">
            <w:pPr>
              <w:rPr>
                <w:rFonts w:cstheme="minorHAnsi"/>
              </w:rPr>
            </w:pPr>
          </w:p>
        </w:tc>
      </w:tr>
      <w:tr w:rsidR="00E5552A" w:rsidRPr="002970FA" w14:paraId="2901FD17" w14:textId="4916C7E5" w:rsidTr="00E5552A">
        <w:tc>
          <w:tcPr>
            <w:tcW w:w="0" w:type="auto"/>
            <w:shd w:val="clear" w:color="auto" w:fill="auto"/>
          </w:tcPr>
          <w:p w14:paraId="30F7D8D8" w14:textId="719CF55C" w:rsidR="00E5552A" w:rsidRPr="00E5552A" w:rsidRDefault="00E5552A" w:rsidP="00E5552A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Mild; 1 vessel, lower flow</w:t>
            </w:r>
          </w:p>
          <w:p w14:paraId="2F46A4D8" w14:textId="192E5F7B" w:rsidR="00E5552A" w:rsidRPr="00E5552A" w:rsidRDefault="00E5552A" w:rsidP="00E5552A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</w:rPr>
            </w:pPr>
            <w:r w:rsidRPr="00E5552A">
              <w:rPr>
                <w:rFonts w:cstheme="minorHAnsi"/>
              </w:rPr>
              <w:t>Moderate; 2 vessels, moderate flow</w:t>
            </w:r>
          </w:p>
          <w:p w14:paraId="3458AC2A" w14:textId="390C0066" w:rsidR="00E5552A" w:rsidRPr="00E5552A" w:rsidRDefault="00E5552A" w:rsidP="00E5552A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rPr>
                <w:rFonts w:cstheme="minorHAnsi"/>
              </w:rPr>
            </w:pPr>
            <w:r w:rsidRPr="00E5552A">
              <w:rPr>
                <w:rFonts w:cstheme="minorHAnsi"/>
              </w:rPr>
              <w:t>Important; ≥ 3 vessels, adequate flow</w:t>
            </w:r>
          </w:p>
        </w:tc>
        <w:tc>
          <w:tcPr>
            <w:tcW w:w="0" w:type="auto"/>
            <w:gridSpan w:val="2"/>
          </w:tcPr>
          <w:p w14:paraId="48D185AC" w14:textId="7082412E" w:rsidR="00E5552A" w:rsidRPr="00E5552A" w:rsidRDefault="00E5552A" w:rsidP="00E5552A">
            <w:pPr>
              <w:rPr>
                <w:rFonts w:cstheme="minorHAnsi"/>
              </w:rPr>
            </w:pPr>
            <w:r w:rsidRPr="00E5552A">
              <w:rPr>
                <w:rFonts w:cstheme="minorHAnsi"/>
              </w:rPr>
              <w:t xml:space="preserve">Da Costa, </w:t>
            </w:r>
            <w:proofErr w:type="spellStart"/>
            <w:r w:rsidRPr="00E5552A">
              <w:rPr>
                <w:rFonts w:cstheme="minorHAnsi"/>
              </w:rPr>
              <w:t>Scalabrini</w:t>
            </w:r>
            <w:proofErr w:type="spellEnd"/>
            <w:r w:rsidRPr="00E5552A">
              <w:rPr>
                <w:rFonts w:cstheme="minorHAnsi"/>
              </w:rPr>
              <w:t xml:space="preserve"> </w:t>
            </w:r>
            <w:proofErr w:type="spellStart"/>
            <w:r w:rsidRPr="00E5552A">
              <w:rPr>
                <w:rFonts w:cstheme="minorHAnsi"/>
              </w:rPr>
              <w:t>Neto</w:t>
            </w:r>
            <w:proofErr w:type="spellEnd"/>
            <w:r w:rsidRPr="00E5552A">
              <w:rPr>
                <w:rFonts w:cstheme="minorHAnsi"/>
              </w:rPr>
              <w:t xml:space="preserve"> et al. 2002</w: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EYSBDb3N0YTwvQXV0aG9yPjxZZWFyPjIwMDI8L1llYXI+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</w:fldData>
              </w:fldChar>
            </w:r>
            <w:r w:rsidRPr="00E5552A">
              <w:rPr>
                <w:rFonts w:cstheme="minorHAnsi"/>
              </w:rPr>
              <w:instrText xml:space="preserve"> ADDIN EN.CITE </w:instrText>
            </w:r>
            <w:r w:rsidRPr="00E5552A">
              <w:rPr>
                <w:rFonts w:cstheme="minorHAnsi"/>
              </w:rPr>
              <w:fldChar w:fldCharType="begin">
                <w:fldData xml:space="preserve">PEVuZE5vdGU+PENpdGU+PEF1dGhvcj5EYSBDb3N0YTwvQXV0aG9yPjxZZWFyPjIwMDI8L1llYXI+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</w:fldData>
              </w:fldChar>
            </w:r>
            <w:r w:rsidRPr="00E5552A">
              <w:rPr>
                <w:rFonts w:cstheme="minorHAnsi"/>
              </w:rPr>
              <w:instrText xml:space="preserve"> ADDIN EN.CITE.DATA </w:instrText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end"/>
            </w:r>
            <w:r w:rsidRPr="00E5552A">
              <w:rPr>
                <w:rFonts w:cstheme="minorHAnsi"/>
              </w:rPr>
            </w:r>
            <w:r w:rsidRPr="00E5552A">
              <w:rPr>
                <w:rFonts w:cstheme="minorHAnsi"/>
              </w:rPr>
              <w:fldChar w:fldCharType="separate"/>
            </w:r>
            <w:r w:rsidRPr="00E5552A">
              <w:rPr>
                <w:rFonts w:cstheme="minorHAnsi"/>
                <w:noProof/>
                <w:vertAlign w:val="superscript"/>
              </w:rPr>
              <w:t>3</w:t>
            </w:r>
            <w:r w:rsidRPr="00E5552A">
              <w:rPr>
                <w:rFonts w:cstheme="minorHAnsi"/>
              </w:rPr>
              <w:fldChar w:fldCharType="end"/>
            </w:r>
          </w:p>
        </w:tc>
      </w:tr>
    </w:tbl>
    <w:bookmarkEnd w:id="0"/>
    <w:p w14:paraId="79B733AE" w14:textId="4BF5A428" w:rsidR="001559F2" w:rsidRDefault="002B0B13" w:rsidP="002B0B13">
      <w:pPr>
        <w:pStyle w:val="Heading2"/>
      </w:pPr>
      <w:proofErr w:type="gramStart"/>
      <w:r w:rsidRPr="00B81C47">
        <w:t>Supplemental eTable 1.</w:t>
      </w:r>
      <w:proofErr w:type="gramEnd"/>
      <w:r w:rsidRPr="00B81C47">
        <w:t xml:space="preserve"> Classification system</w:t>
      </w:r>
      <w:r w:rsidR="00BD2A4D">
        <w:t>s</w:t>
      </w:r>
      <w:r w:rsidRPr="00B81C47">
        <w:t xml:space="preserve"> used in literature</w:t>
      </w:r>
    </w:p>
    <w:p w14:paraId="7DB25F93" w14:textId="77777777" w:rsidR="008F7485" w:rsidRDefault="008F7485">
      <w:r>
        <w:br w:type="page"/>
      </w:r>
    </w:p>
    <w:tbl>
      <w:tblPr>
        <w:tblStyle w:val="TableGrid"/>
        <w:tblW w:w="93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69"/>
        <w:gridCol w:w="1397"/>
        <w:gridCol w:w="1217"/>
        <w:gridCol w:w="1213"/>
        <w:gridCol w:w="1275"/>
        <w:gridCol w:w="851"/>
      </w:tblGrid>
      <w:tr w:rsidR="001559F2" w14:paraId="0D70DEC8" w14:textId="77777777" w:rsidTr="00987709">
        <w:tc>
          <w:tcPr>
            <w:tcW w:w="336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2009AF70" w14:textId="77777777" w:rsidR="001559F2" w:rsidRPr="00F5592F" w:rsidRDefault="001559F2" w:rsidP="00987709">
            <w:pPr>
              <w:rPr>
                <w:b/>
              </w:rPr>
            </w:pPr>
            <w:r w:rsidRPr="00F5592F">
              <w:rPr>
                <w:b/>
              </w:rPr>
              <w:lastRenderedPageBreak/>
              <w:t>Interrater reliability</w:t>
            </w:r>
          </w:p>
          <w:p w14:paraId="2E9C18FB" w14:textId="77777777" w:rsidR="001559F2" w:rsidRDefault="001559F2" w:rsidP="00987709"/>
        </w:tc>
        <w:tc>
          <w:tcPr>
            <w:tcW w:w="1397" w:type="dxa"/>
            <w:tcBorders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</w:tcPr>
          <w:p w14:paraId="35771EFD" w14:textId="77777777" w:rsidR="001559F2" w:rsidRDefault="001559F2" w:rsidP="00987709">
            <w:pPr>
              <w:jc w:val="center"/>
            </w:pPr>
            <w:r>
              <w:t>Observations (n)</w:t>
            </w:r>
          </w:p>
        </w:tc>
        <w:tc>
          <w:tcPr>
            <w:tcW w:w="1217" w:type="dxa"/>
            <w:tcBorders>
              <w:bottom w:val="single" w:sz="4" w:space="0" w:color="auto"/>
            </w:tcBorders>
            <w:shd w:val="clear" w:color="auto" w:fill="BFBFBF" w:themeFill="background1" w:themeFillShade="BF"/>
          </w:tcPr>
          <w:p w14:paraId="35ECA687" w14:textId="77777777" w:rsidR="001559F2" w:rsidRDefault="001559F2" w:rsidP="00987709">
            <w:pPr>
              <w:jc w:val="center"/>
            </w:pPr>
            <w:r>
              <w:t>Agreement (n)</w:t>
            </w:r>
          </w:p>
        </w:tc>
        <w:tc>
          <w:tcPr>
            <w:tcW w:w="1213" w:type="dxa"/>
            <w:tcBorders>
              <w:bottom w:val="single" w:sz="4" w:space="0" w:color="auto"/>
            </w:tcBorders>
            <w:shd w:val="clear" w:color="auto" w:fill="BFBFBF" w:themeFill="background1" w:themeFillShade="BF"/>
          </w:tcPr>
          <w:p w14:paraId="52BD61FB" w14:textId="77777777" w:rsidR="001559F2" w:rsidRDefault="001559F2" w:rsidP="00987709">
            <w:pPr>
              <w:jc w:val="center"/>
            </w:pPr>
            <w:r>
              <w:t xml:space="preserve">Percent </w:t>
            </w:r>
          </w:p>
          <w:p w14:paraId="4664CB53" w14:textId="77777777" w:rsidR="001559F2" w:rsidRDefault="001559F2" w:rsidP="00987709">
            <w:pPr>
              <w:jc w:val="center"/>
            </w:pPr>
            <w:r>
              <w:t>agreement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BFBFBF" w:themeFill="background1" w:themeFillShade="BF"/>
          </w:tcPr>
          <w:p w14:paraId="23D913A2" w14:textId="77777777" w:rsidR="001559F2" w:rsidRDefault="001559F2" w:rsidP="00987709">
            <w:pPr>
              <w:jc w:val="center"/>
            </w:pPr>
            <w:r>
              <w:t>Kappa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BFBFBF" w:themeFill="background1" w:themeFillShade="BF"/>
          </w:tcPr>
          <w:p w14:paraId="59D2F794" w14:textId="77777777" w:rsidR="001559F2" w:rsidRDefault="001559F2" w:rsidP="00987709">
            <w:pPr>
              <w:ind w:left="-818" w:firstLine="818"/>
              <w:jc w:val="center"/>
            </w:pPr>
            <w:r>
              <w:t>P</w:t>
            </w:r>
          </w:p>
        </w:tc>
      </w:tr>
      <w:tr w:rsidR="001559F2" w14:paraId="1FC3F436" w14:textId="77777777" w:rsidTr="00987709">
        <w:tc>
          <w:tcPr>
            <w:tcW w:w="3369" w:type="dxa"/>
            <w:tcBorders>
              <w:top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E1F555B" w14:textId="77777777" w:rsidR="001559F2" w:rsidRPr="00F5592F" w:rsidRDefault="001559F2" w:rsidP="00987709">
            <w:pPr>
              <w:rPr>
                <w:b/>
              </w:rPr>
            </w:pPr>
            <w:r>
              <w:rPr>
                <w:b/>
              </w:rPr>
              <w:t>Baseline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</w:tcBorders>
            <w:shd w:val="clear" w:color="auto" w:fill="F2F2F2" w:themeFill="background1" w:themeFillShade="F2"/>
          </w:tcPr>
          <w:p w14:paraId="531A4E76" w14:textId="77777777" w:rsidR="001559F2" w:rsidRDefault="001559F2" w:rsidP="00987709">
            <w:pPr>
              <w:jc w:val="center"/>
            </w:pPr>
          </w:p>
        </w:tc>
        <w:tc>
          <w:tcPr>
            <w:tcW w:w="1217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340ECDE" w14:textId="77777777" w:rsidR="001559F2" w:rsidRDefault="001559F2" w:rsidP="00987709">
            <w:pPr>
              <w:jc w:val="center"/>
            </w:pPr>
          </w:p>
        </w:tc>
        <w:tc>
          <w:tcPr>
            <w:tcW w:w="1213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CCBDEFB" w14:textId="77777777" w:rsidR="001559F2" w:rsidRDefault="001559F2" w:rsidP="00987709">
            <w:pPr>
              <w:jc w:val="center"/>
            </w:pP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4363753" w14:textId="77777777" w:rsidR="001559F2" w:rsidRDefault="001559F2" w:rsidP="00987709">
            <w:pPr>
              <w:jc w:val="center"/>
            </w:pP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EF53374" w14:textId="77777777" w:rsidR="001559F2" w:rsidRDefault="001559F2" w:rsidP="00987709">
            <w:pPr>
              <w:ind w:left="-818" w:firstLine="818"/>
              <w:jc w:val="center"/>
            </w:pPr>
          </w:p>
        </w:tc>
      </w:tr>
      <w:tr w:rsidR="001559F2" w14:paraId="31E56B7A" w14:textId="77777777" w:rsidTr="00987709">
        <w:tc>
          <w:tcPr>
            <w:tcW w:w="3369" w:type="dxa"/>
            <w:tcBorders>
              <w:right w:val="single" w:sz="4" w:space="0" w:color="auto"/>
            </w:tcBorders>
          </w:tcPr>
          <w:p w14:paraId="3B7C73E4" w14:textId="77777777" w:rsidR="001559F2" w:rsidRDefault="001559F2" w:rsidP="00987709">
            <w:pPr>
              <w:ind w:left="284"/>
            </w:pPr>
            <w:r>
              <w:t>Central Venous Stenosis</w:t>
            </w:r>
          </w:p>
        </w:tc>
        <w:tc>
          <w:tcPr>
            <w:tcW w:w="1397" w:type="dxa"/>
            <w:tcBorders>
              <w:left w:val="single" w:sz="4" w:space="0" w:color="auto"/>
            </w:tcBorders>
          </w:tcPr>
          <w:p w14:paraId="3076B51D" w14:textId="77777777" w:rsidR="001559F2" w:rsidRDefault="001559F2" w:rsidP="00987709">
            <w:pPr>
              <w:jc w:val="center"/>
            </w:pPr>
            <w:r>
              <w:t>48</w:t>
            </w:r>
          </w:p>
        </w:tc>
        <w:tc>
          <w:tcPr>
            <w:tcW w:w="1217" w:type="dxa"/>
          </w:tcPr>
          <w:p w14:paraId="550EF7B8" w14:textId="77777777" w:rsidR="001559F2" w:rsidRDefault="001559F2" w:rsidP="00987709">
            <w:pPr>
              <w:jc w:val="center"/>
            </w:pPr>
            <w:r>
              <w:t>47</w:t>
            </w:r>
          </w:p>
        </w:tc>
        <w:tc>
          <w:tcPr>
            <w:tcW w:w="1213" w:type="dxa"/>
          </w:tcPr>
          <w:p w14:paraId="3A42340C" w14:textId="77777777" w:rsidR="001559F2" w:rsidRDefault="001559F2" w:rsidP="00987709">
            <w:pPr>
              <w:jc w:val="center"/>
            </w:pPr>
            <w:r>
              <w:t>97.9</w:t>
            </w:r>
          </w:p>
        </w:tc>
        <w:tc>
          <w:tcPr>
            <w:tcW w:w="1275" w:type="dxa"/>
          </w:tcPr>
          <w:p w14:paraId="18D380E9" w14:textId="77777777" w:rsidR="001559F2" w:rsidRDefault="001559F2" w:rsidP="00987709">
            <w:pPr>
              <w:jc w:val="center"/>
            </w:pPr>
            <w:r>
              <w:t>n.a.*</w:t>
            </w:r>
          </w:p>
        </w:tc>
        <w:tc>
          <w:tcPr>
            <w:tcW w:w="851" w:type="dxa"/>
          </w:tcPr>
          <w:p w14:paraId="0505283D" w14:textId="77777777" w:rsidR="001559F2" w:rsidRDefault="001559F2" w:rsidP="00987709">
            <w:pPr>
              <w:ind w:left="-818" w:firstLine="818"/>
              <w:jc w:val="center"/>
            </w:pPr>
            <w:r>
              <w:t>n.a.*</w:t>
            </w:r>
          </w:p>
        </w:tc>
      </w:tr>
      <w:tr w:rsidR="001559F2" w14:paraId="047C2555" w14:textId="77777777" w:rsidTr="00987709">
        <w:tc>
          <w:tcPr>
            <w:tcW w:w="3369" w:type="dxa"/>
            <w:tcBorders>
              <w:right w:val="single" w:sz="4" w:space="0" w:color="auto"/>
            </w:tcBorders>
          </w:tcPr>
          <w:p w14:paraId="4958ED74" w14:textId="77777777" w:rsidR="001559F2" w:rsidRPr="00382F3B" w:rsidRDefault="001559F2" w:rsidP="00987709">
            <w:pPr>
              <w:ind w:firstLine="284"/>
            </w:pPr>
            <w:r w:rsidRPr="00382F3B">
              <w:t>Collateral Circulation</w:t>
            </w:r>
          </w:p>
        </w:tc>
        <w:tc>
          <w:tcPr>
            <w:tcW w:w="1397" w:type="dxa"/>
            <w:tcBorders>
              <w:left w:val="single" w:sz="4" w:space="0" w:color="auto"/>
            </w:tcBorders>
          </w:tcPr>
          <w:p w14:paraId="739A5594" w14:textId="77777777" w:rsidR="001559F2" w:rsidRDefault="001559F2" w:rsidP="00987709">
            <w:pPr>
              <w:jc w:val="center"/>
            </w:pPr>
            <w:r>
              <w:t>48</w:t>
            </w:r>
          </w:p>
        </w:tc>
        <w:tc>
          <w:tcPr>
            <w:tcW w:w="1217" w:type="dxa"/>
          </w:tcPr>
          <w:p w14:paraId="02D1F1D3" w14:textId="77777777" w:rsidR="001559F2" w:rsidRDefault="001559F2" w:rsidP="00987709">
            <w:pPr>
              <w:jc w:val="center"/>
            </w:pPr>
            <w:r>
              <w:t>46</w:t>
            </w:r>
          </w:p>
        </w:tc>
        <w:tc>
          <w:tcPr>
            <w:tcW w:w="1213" w:type="dxa"/>
          </w:tcPr>
          <w:p w14:paraId="4B36E439" w14:textId="77777777" w:rsidR="001559F2" w:rsidRDefault="001559F2" w:rsidP="00987709">
            <w:pPr>
              <w:jc w:val="center"/>
            </w:pPr>
            <w:r>
              <w:t>95.8</w:t>
            </w:r>
          </w:p>
        </w:tc>
        <w:tc>
          <w:tcPr>
            <w:tcW w:w="1275" w:type="dxa"/>
          </w:tcPr>
          <w:p w14:paraId="13DE3DDF" w14:textId="77777777" w:rsidR="001559F2" w:rsidRDefault="001559F2" w:rsidP="00987709">
            <w:pPr>
              <w:jc w:val="center"/>
            </w:pPr>
            <w:r>
              <w:t>0.32 (0.16)</w:t>
            </w:r>
          </w:p>
        </w:tc>
        <w:tc>
          <w:tcPr>
            <w:tcW w:w="851" w:type="dxa"/>
          </w:tcPr>
          <w:p w14:paraId="4FF8525A" w14:textId="77777777" w:rsidR="001559F2" w:rsidRDefault="001559F2" w:rsidP="00987709">
            <w:pPr>
              <w:ind w:left="-818" w:firstLine="818"/>
              <w:jc w:val="center"/>
            </w:pPr>
            <w:r>
              <w:t>0.000</w:t>
            </w:r>
          </w:p>
        </w:tc>
      </w:tr>
      <w:tr w:rsidR="001559F2" w14:paraId="6DDAC49C" w14:textId="77777777" w:rsidTr="00987709">
        <w:tc>
          <w:tcPr>
            <w:tcW w:w="3369" w:type="dxa"/>
            <w:tcBorders>
              <w:right w:val="single" w:sz="4" w:space="0" w:color="auto"/>
            </w:tcBorders>
            <w:shd w:val="clear" w:color="auto" w:fill="F2F2F2" w:themeFill="background1" w:themeFillShade="F2"/>
          </w:tcPr>
          <w:p w14:paraId="29B0F12B" w14:textId="77777777" w:rsidR="001559F2" w:rsidRPr="006D3D5C" w:rsidRDefault="001559F2" w:rsidP="00987709">
            <w:pPr>
              <w:rPr>
                <w:b/>
              </w:rPr>
            </w:pPr>
            <w:r w:rsidRPr="006D3D5C">
              <w:rPr>
                <w:b/>
              </w:rPr>
              <w:t>Follow-up</w:t>
            </w:r>
          </w:p>
        </w:tc>
        <w:tc>
          <w:tcPr>
            <w:tcW w:w="1397" w:type="dxa"/>
            <w:tcBorders>
              <w:left w:val="single" w:sz="4" w:space="0" w:color="auto"/>
            </w:tcBorders>
            <w:shd w:val="clear" w:color="auto" w:fill="F2F2F2" w:themeFill="background1" w:themeFillShade="F2"/>
          </w:tcPr>
          <w:p w14:paraId="0420B672" w14:textId="77777777" w:rsidR="001559F2" w:rsidRDefault="001559F2" w:rsidP="00987709">
            <w:pPr>
              <w:jc w:val="center"/>
            </w:pPr>
          </w:p>
        </w:tc>
        <w:tc>
          <w:tcPr>
            <w:tcW w:w="1217" w:type="dxa"/>
            <w:shd w:val="clear" w:color="auto" w:fill="F2F2F2" w:themeFill="background1" w:themeFillShade="F2"/>
          </w:tcPr>
          <w:p w14:paraId="7603F340" w14:textId="77777777" w:rsidR="001559F2" w:rsidRDefault="001559F2" w:rsidP="00987709">
            <w:pPr>
              <w:jc w:val="center"/>
            </w:pPr>
          </w:p>
        </w:tc>
        <w:tc>
          <w:tcPr>
            <w:tcW w:w="1213" w:type="dxa"/>
            <w:shd w:val="clear" w:color="auto" w:fill="F2F2F2" w:themeFill="background1" w:themeFillShade="F2"/>
          </w:tcPr>
          <w:p w14:paraId="1097D52A" w14:textId="77777777" w:rsidR="001559F2" w:rsidRDefault="001559F2" w:rsidP="00987709">
            <w:pPr>
              <w:jc w:val="center"/>
            </w:pPr>
          </w:p>
        </w:tc>
        <w:tc>
          <w:tcPr>
            <w:tcW w:w="1275" w:type="dxa"/>
            <w:shd w:val="clear" w:color="auto" w:fill="F2F2F2" w:themeFill="background1" w:themeFillShade="F2"/>
          </w:tcPr>
          <w:p w14:paraId="2BD969ED" w14:textId="77777777" w:rsidR="001559F2" w:rsidRDefault="001559F2" w:rsidP="00987709">
            <w:pPr>
              <w:jc w:val="center"/>
            </w:pPr>
          </w:p>
        </w:tc>
        <w:tc>
          <w:tcPr>
            <w:tcW w:w="851" w:type="dxa"/>
            <w:shd w:val="clear" w:color="auto" w:fill="F2F2F2" w:themeFill="background1" w:themeFillShade="F2"/>
          </w:tcPr>
          <w:p w14:paraId="4EC16F61" w14:textId="77777777" w:rsidR="001559F2" w:rsidRDefault="001559F2" w:rsidP="00987709">
            <w:pPr>
              <w:ind w:left="-818" w:firstLine="818"/>
              <w:jc w:val="center"/>
            </w:pPr>
          </w:p>
        </w:tc>
      </w:tr>
      <w:tr w:rsidR="001559F2" w14:paraId="019336F7" w14:textId="77777777" w:rsidTr="00987709">
        <w:tc>
          <w:tcPr>
            <w:tcW w:w="3369" w:type="dxa"/>
            <w:tcBorders>
              <w:right w:val="single" w:sz="4" w:space="0" w:color="auto"/>
            </w:tcBorders>
          </w:tcPr>
          <w:p w14:paraId="7CB595D8" w14:textId="77777777" w:rsidR="001559F2" w:rsidRDefault="001559F2" w:rsidP="00987709">
            <w:pPr>
              <w:ind w:firstLine="284"/>
            </w:pPr>
            <w:r>
              <w:t>Central Venous Stenosis</w:t>
            </w:r>
          </w:p>
        </w:tc>
        <w:tc>
          <w:tcPr>
            <w:tcW w:w="1397" w:type="dxa"/>
            <w:tcBorders>
              <w:left w:val="single" w:sz="4" w:space="0" w:color="auto"/>
            </w:tcBorders>
          </w:tcPr>
          <w:p w14:paraId="5D42855D" w14:textId="77777777" w:rsidR="001559F2" w:rsidRDefault="001559F2" w:rsidP="00987709">
            <w:pPr>
              <w:jc w:val="center"/>
            </w:pPr>
            <w:r>
              <w:t>55</w:t>
            </w:r>
          </w:p>
        </w:tc>
        <w:tc>
          <w:tcPr>
            <w:tcW w:w="1217" w:type="dxa"/>
          </w:tcPr>
          <w:p w14:paraId="5C033167" w14:textId="77777777" w:rsidR="001559F2" w:rsidRDefault="001559F2" w:rsidP="00987709">
            <w:pPr>
              <w:jc w:val="center"/>
            </w:pPr>
            <w:r>
              <w:t>53</w:t>
            </w:r>
          </w:p>
        </w:tc>
        <w:tc>
          <w:tcPr>
            <w:tcW w:w="1213" w:type="dxa"/>
          </w:tcPr>
          <w:p w14:paraId="018B167C" w14:textId="77777777" w:rsidR="001559F2" w:rsidRDefault="001559F2" w:rsidP="00987709">
            <w:pPr>
              <w:jc w:val="center"/>
            </w:pPr>
            <w:r>
              <w:t>96.4</w:t>
            </w:r>
          </w:p>
        </w:tc>
        <w:tc>
          <w:tcPr>
            <w:tcW w:w="1275" w:type="dxa"/>
          </w:tcPr>
          <w:p w14:paraId="4FEA5343" w14:textId="77777777" w:rsidR="001559F2" w:rsidRDefault="001559F2" w:rsidP="00987709">
            <w:pPr>
              <w:jc w:val="center"/>
            </w:pPr>
            <w:r>
              <w:t>0.93 (0.05)</w:t>
            </w:r>
          </w:p>
        </w:tc>
        <w:tc>
          <w:tcPr>
            <w:tcW w:w="851" w:type="dxa"/>
          </w:tcPr>
          <w:p w14:paraId="6B88FE5D" w14:textId="77777777" w:rsidR="001559F2" w:rsidRDefault="001559F2" w:rsidP="00987709">
            <w:pPr>
              <w:ind w:left="-818" w:firstLine="818"/>
              <w:jc w:val="center"/>
            </w:pPr>
            <w:r>
              <w:t>0.000</w:t>
            </w:r>
          </w:p>
        </w:tc>
      </w:tr>
      <w:tr w:rsidR="001559F2" w14:paraId="7E46645A" w14:textId="77777777" w:rsidTr="00987709">
        <w:tc>
          <w:tcPr>
            <w:tcW w:w="3369" w:type="dxa"/>
            <w:tcBorders>
              <w:right w:val="single" w:sz="4" w:space="0" w:color="auto"/>
            </w:tcBorders>
          </w:tcPr>
          <w:p w14:paraId="07B05AE8" w14:textId="77777777" w:rsidR="001559F2" w:rsidRDefault="001559F2" w:rsidP="00987709">
            <w:pPr>
              <w:ind w:firstLine="284"/>
            </w:pPr>
            <w:r>
              <w:t>Collateral Circulation</w:t>
            </w:r>
          </w:p>
        </w:tc>
        <w:tc>
          <w:tcPr>
            <w:tcW w:w="1397" w:type="dxa"/>
            <w:tcBorders>
              <w:left w:val="single" w:sz="4" w:space="0" w:color="auto"/>
            </w:tcBorders>
          </w:tcPr>
          <w:p w14:paraId="139C1A1A" w14:textId="77777777" w:rsidR="001559F2" w:rsidRDefault="001559F2" w:rsidP="00987709">
            <w:pPr>
              <w:jc w:val="center"/>
            </w:pPr>
            <w:r>
              <w:t>55</w:t>
            </w:r>
          </w:p>
        </w:tc>
        <w:tc>
          <w:tcPr>
            <w:tcW w:w="1217" w:type="dxa"/>
          </w:tcPr>
          <w:p w14:paraId="66A20FAD" w14:textId="77777777" w:rsidR="001559F2" w:rsidRDefault="001559F2" w:rsidP="00987709">
            <w:pPr>
              <w:jc w:val="center"/>
            </w:pPr>
            <w:r>
              <w:t>48</w:t>
            </w:r>
          </w:p>
        </w:tc>
        <w:tc>
          <w:tcPr>
            <w:tcW w:w="1213" w:type="dxa"/>
          </w:tcPr>
          <w:p w14:paraId="72405931" w14:textId="77777777" w:rsidR="001559F2" w:rsidRDefault="001559F2" w:rsidP="00987709">
            <w:pPr>
              <w:jc w:val="center"/>
            </w:pPr>
            <w:r>
              <w:t>87.3</w:t>
            </w:r>
          </w:p>
        </w:tc>
        <w:tc>
          <w:tcPr>
            <w:tcW w:w="1275" w:type="dxa"/>
          </w:tcPr>
          <w:p w14:paraId="29AAA031" w14:textId="77777777" w:rsidR="001559F2" w:rsidRDefault="001559F2" w:rsidP="00987709">
            <w:pPr>
              <w:jc w:val="center"/>
            </w:pPr>
            <w:r>
              <w:t>0.66 (0.09)</w:t>
            </w:r>
          </w:p>
        </w:tc>
        <w:tc>
          <w:tcPr>
            <w:tcW w:w="851" w:type="dxa"/>
          </w:tcPr>
          <w:p w14:paraId="11D04727" w14:textId="77777777" w:rsidR="001559F2" w:rsidRDefault="001559F2" w:rsidP="00987709">
            <w:pPr>
              <w:ind w:left="-818" w:firstLine="818"/>
              <w:jc w:val="center"/>
            </w:pPr>
            <w:r>
              <w:t>0.000</w:t>
            </w:r>
          </w:p>
        </w:tc>
      </w:tr>
    </w:tbl>
    <w:p w14:paraId="6D84D1F2" w14:textId="77777777" w:rsidR="001559F2" w:rsidRPr="00F5592F" w:rsidRDefault="001559F2" w:rsidP="001559F2">
      <w:pPr>
        <w:pStyle w:val="Heading2"/>
      </w:pPr>
      <w:proofErr w:type="gramStart"/>
      <w:r w:rsidRPr="003E4670">
        <w:t>Supplemental eTable 2.</w:t>
      </w:r>
      <w:proofErr w:type="gramEnd"/>
      <w:r>
        <w:t xml:space="preserve"> </w:t>
      </w:r>
      <w:r w:rsidRPr="00F5592F">
        <w:t>Interrater reliability</w:t>
      </w:r>
    </w:p>
    <w:p w14:paraId="1B77177E" w14:textId="77777777" w:rsidR="001559F2" w:rsidRPr="007417AD" w:rsidRDefault="001559F2" w:rsidP="001559F2">
      <w:proofErr w:type="spellStart"/>
      <w:proofErr w:type="gramStart"/>
      <w:r>
        <w:t>N.a</w:t>
      </w:r>
      <w:proofErr w:type="spellEnd"/>
      <w:proofErr w:type="gramEnd"/>
      <w:r>
        <w:t xml:space="preserve">. not applicable. *Kappa could not be calculated because rater 1 </w:t>
      </w:r>
      <w:r w:rsidRPr="00514CE7">
        <w:t>had rated all images as "</w:t>
      </w:r>
      <w:r>
        <w:t>patent</w:t>
      </w:r>
      <w:r w:rsidRPr="00514CE7">
        <w:t>".</w:t>
      </w:r>
    </w:p>
    <w:p w14:paraId="42CD09E0" w14:textId="77777777" w:rsidR="002B0B13" w:rsidRPr="00B81C47" w:rsidRDefault="002B0B13" w:rsidP="001559F2"/>
    <w:p w14:paraId="4F00ACB1" w14:textId="77777777" w:rsidR="002B0B13" w:rsidRDefault="002B0B13" w:rsidP="002B0B13">
      <w:r>
        <w:br w:type="page"/>
      </w:r>
    </w:p>
    <w:p w14:paraId="67EDE5BA" w14:textId="77777777" w:rsidR="002B0B13" w:rsidRDefault="002B0B13" w:rsidP="002B0B13"/>
    <w:p w14:paraId="2C931233" w14:textId="77777777" w:rsidR="002B0B13" w:rsidRDefault="002B0B13" w:rsidP="002B0B1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IN" w:eastAsia="en-IN"/>
        </w:rPr>
        <w:drawing>
          <wp:inline distT="0" distB="0" distL="0" distR="0" wp14:anchorId="34A9B75B" wp14:editId="6DEBF280">
            <wp:extent cx="5725160" cy="3729355"/>
            <wp:effectExtent l="0" t="0" r="8890" b="444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160" cy="3729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2DEB26" w14:textId="77777777" w:rsidR="002B0B13" w:rsidRPr="00F32E59" w:rsidRDefault="002B0B13" w:rsidP="002B0B13">
      <w:pPr>
        <w:pStyle w:val="Heading2"/>
        <w:rPr>
          <w:rFonts w:asciiTheme="minorHAnsi" w:hAnsiTheme="minorHAnsi" w:cstheme="minorHAnsi"/>
          <w:sz w:val="20"/>
          <w:szCs w:val="20"/>
        </w:rPr>
      </w:pPr>
      <w:proofErr w:type="gramStart"/>
      <w:r>
        <w:rPr>
          <w:rFonts w:asciiTheme="minorHAnsi" w:hAnsiTheme="minorHAnsi" w:cstheme="minorHAnsi"/>
        </w:rPr>
        <w:t>Supplemental eFigure 1.</w:t>
      </w:r>
      <w:proofErr w:type="gramEnd"/>
      <w:r w:rsidRPr="00F32E59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Kaplan-Meier plot of survival since ICD implantation</w:t>
      </w:r>
    </w:p>
    <w:p w14:paraId="79A2C241" w14:textId="66E2D374" w:rsidR="002B0B13" w:rsidRPr="00BC37E1" w:rsidRDefault="002B0B13" w:rsidP="002B0B13">
      <w:pPr>
        <w:rPr>
          <w:rFonts w:cstheme="minorHAnsi"/>
        </w:rPr>
      </w:pPr>
      <w:r w:rsidRPr="00BC37E1">
        <w:rPr>
          <w:rFonts w:cstheme="minorHAnsi"/>
        </w:rPr>
        <w:t xml:space="preserve">Note: </w:t>
      </w:r>
      <w:r>
        <w:rPr>
          <w:rFonts w:cstheme="minorHAnsi"/>
        </w:rPr>
        <w:t>Supplemental</w:t>
      </w:r>
      <w:r w:rsidRPr="00BC37E1">
        <w:rPr>
          <w:rFonts w:cstheme="minorHAnsi"/>
        </w:rPr>
        <w:t xml:space="preserve"> Figure </w:t>
      </w:r>
      <w:r>
        <w:rPr>
          <w:rFonts w:cstheme="minorHAnsi"/>
        </w:rPr>
        <w:t xml:space="preserve">1 </w:t>
      </w:r>
      <w:r w:rsidRPr="00BC37E1">
        <w:rPr>
          <w:rFonts w:cstheme="minorHAnsi"/>
        </w:rPr>
        <w:t xml:space="preserve">differs from </w:t>
      </w:r>
      <w:bookmarkStart w:id="2" w:name="_Toc2252945"/>
      <w:r w:rsidRPr="00BC37E1">
        <w:rPr>
          <w:rFonts w:cstheme="minorHAnsi"/>
        </w:rPr>
        <w:t>Supplemental Figure 6. Kaplan–Meier curves for survival per treatment group (PP population)</w:t>
      </w:r>
      <w:bookmarkEnd w:id="2"/>
      <w:r>
        <w:rPr>
          <w:rFonts w:cstheme="minorHAnsi"/>
        </w:rPr>
        <w:t>,</w:t>
      </w:r>
      <w:r w:rsidRPr="00BC37E1">
        <w:rPr>
          <w:rFonts w:cstheme="minorHAnsi"/>
        </w:rPr>
        <w:t xml:space="preserve"> published previously online in Circulation</w:t>
      </w:r>
      <w:r w:rsidRPr="00BC37E1">
        <w:rPr>
          <w:rFonts w:cstheme="minorHAnsi"/>
        </w:rPr>
        <w:fldChar w:fldCharType="begin">
          <w:fldData xml:space="preserve">PEVuZE5vdGU+PENpdGU+PEF1dGhvcj5KdWtlbWE8L0F1dGhvcj48WWVhcj4yMDE5PC9ZZWFyPjxS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</w:fldData>
        </w:fldChar>
      </w:r>
      <w:r w:rsidR="00E5552A">
        <w:rPr>
          <w:rFonts w:cstheme="minorHAnsi"/>
        </w:rPr>
        <w:instrText xml:space="preserve"> ADDIN EN.CITE </w:instrText>
      </w:r>
      <w:r w:rsidR="00E5552A">
        <w:rPr>
          <w:rFonts w:cstheme="minorHAnsi"/>
        </w:rPr>
        <w:fldChar w:fldCharType="begin">
          <w:fldData xml:space="preserve">PEVuZE5vdGU+PENpdGU+PEF1dGhvcj5KdWtlbWE8L0F1dGhvcj48WWVhcj4yMDE5PC9ZZWFyPjxS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</w:fldData>
        </w:fldChar>
      </w:r>
      <w:r w:rsidR="00E5552A">
        <w:rPr>
          <w:rFonts w:cstheme="minorHAnsi"/>
        </w:rPr>
        <w:instrText xml:space="preserve"> ADDIN EN.CITE.DATA </w:instrText>
      </w:r>
      <w:r w:rsidR="00E5552A">
        <w:rPr>
          <w:rFonts w:cstheme="minorHAnsi"/>
        </w:rPr>
      </w:r>
      <w:r w:rsidR="00E5552A">
        <w:rPr>
          <w:rFonts w:cstheme="minorHAnsi"/>
        </w:rPr>
        <w:fldChar w:fldCharType="end"/>
      </w:r>
      <w:r w:rsidRPr="00BC37E1">
        <w:rPr>
          <w:rFonts w:cstheme="minorHAnsi"/>
        </w:rPr>
      </w:r>
      <w:r w:rsidRPr="00BC37E1">
        <w:rPr>
          <w:rFonts w:cstheme="minorHAnsi"/>
        </w:rPr>
        <w:fldChar w:fldCharType="separate"/>
      </w:r>
      <w:r w:rsidR="00E5552A" w:rsidRPr="00E5552A">
        <w:rPr>
          <w:rFonts w:cstheme="minorHAnsi"/>
          <w:noProof/>
          <w:vertAlign w:val="superscript"/>
        </w:rPr>
        <w:t>10</w:t>
      </w:r>
      <w:r w:rsidRPr="00BC37E1">
        <w:rPr>
          <w:rFonts w:cstheme="minorHAnsi"/>
        </w:rPr>
        <w:fldChar w:fldCharType="end"/>
      </w:r>
      <w:r w:rsidRPr="00BC37E1">
        <w:rPr>
          <w:rFonts w:cstheme="minorHAnsi"/>
        </w:rPr>
        <w:t xml:space="preserve">, as </w:t>
      </w:r>
      <w:r>
        <w:rPr>
          <w:rFonts w:cstheme="minorHAnsi"/>
        </w:rPr>
        <w:t xml:space="preserve">Supplemental Figure 1 </w:t>
      </w:r>
      <w:r w:rsidRPr="00BC37E1">
        <w:rPr>
          <w:rFonts w:cstheme="minorHAnsi"/>
        </w:rPr>
        <w:t>shows survival from ICD implantation and Supplemental Figure 6</w:t>
      </w:r>
      <w:r>
        <w:rPr>
          <w:rFonts w:cstheme="minorHAnsi"/>
        </w:rPr>
        <w:t xml:space="preserve"> depicts</w:t>
      </w:r>
      <w:r w:rsidRPr="00BC37E1">
        <w:rPr>
          <w:rFonts w:cstheme="minorHAnsi"/>
        </w:rPr>
        <w:t xml:space="preserve"> survival from randomization.</w:t>
      </w:r>
    </w:p>
    <w:p w14:paraId="74033351" w14:textId="1B1ADA98" w:rsidR="00F51322" w:rsidRDefault="00F51322">
      <w:r>
        <w:br w:type="page"/>
      </w:r>
    </w:p>
    <w:p w14:paraId="7040C1D2" w14:textId="1F407F4C" w:rsidR="00F91BBC" w:rsidRDefault="008F7485" w:rsidP="008F7485">
      <w:pPr>
        <w:pStyle w:val="Heading1"/>
      </w:pPr>
      <w:r>
        <w:lastRenderedPageBreak/>
        <w:t>References</w:t>
      </w:r>
    </w:p>
    <w:p w14:paraId="3A26D8BC" w14:textId="77777777" w:rsidR="00E5552A" w:rsidRPr="001B7472" w:rsidRDefault="00AB5C9C" w:rsidP="00E5552A">
      <w:pPr>
        <w:pStyle w:val="EndNoteBibliography"/>
        <w:spacing w:after="0"/>
        <w:rPr>
          <w:lang w:val="nl-NL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5552A" w:rsidRPr="00E5552A">
        <w:t>1.</w:t>
      </w:r>
      <w:r w:rsidR="00E5552A" w:rsidRPr="00E5552A">
        <w:tab/>
        <w:t xml:space="preserve">Asif A, Salman L, Carrillo RG, et al. Patency rates for angioplasty in the treatment of pacemaker-induced central venous stenosis in hemodialysis patients: results of a multi-center study. </w:t>
      </w:r>
      <w:r w:rsidR="00E5552A" w:rsidRPr="001B7472">
        <w:rPr>
          <w:lang w:val="nl-NL"/>
        </w:rPr>
        <w:t>Seminars in dialysis 2009;22:671-6.</w:t>
      </w:r>
    </w:p>
    <w:p w14:paraId="66846549" w14:textId="77777777" w:rsidR="00E5552A" w:rsidRPr="00E5552A" w:rsidRDefault="00E5552A" w:rsidP="00E5552A">
      <w:pPr>
        <w:pStyle w:val="EndNoteBibliography"/>
        <w:spacing w:after="0"/>
      </w:pPr>
      <w:r w:rsidRPr="001B7472">
        <w:rPr>
          <w:lang w:val="nl-NL"/>
        </w:rPr>
        <w:t>2.</w:t>
      </w:r>
      <w:r w:rsidRPr="001B7472">
        <w:rPr>
          <w:lang w:val="nl-NL"/>
        </w:rPr>
        <w:tab/>
        <w:t xml:space="preserve">Korkeila P, Nyman K, Ylitalo A, et al. </w:t>
      </w:r>
      <w:r w:rsidRPr="00E5552A">
        <w:t>Venous obstruction after pacemaker implantation. Pacing and clinical electrophysiology : PACE 2007;30:199-206.</w:t>
      </w:r>
    </w:p>
    <w:p w14:paraId="5B6F4E33" w14:textId="77777777" w:rsidR="00E5552A" w:rsidRPr="00E5552A" w:rsidRDefault="00E5552A" w:rsidP="00E5552A">
      <w:pPr>
        <w:pStyle w:val="EndNoteBibliography"/>
        <w:spacing w:after="0"/>
      </w:pPr>
      <w:r w:rsidRPr="00E5552A">
        <w:t>3.</w:t>
      </w:r>
      <w:r w:rsidRPr="00E5552A">
        <w:tab/>
        <w:t>Da Costa SS, Scalabrini Neto A, Costa R, Caldas JG, Martinelli Filho M. Incidence and risk factors of upper extremity deep vein lesions after permanent transvenous pacemaker implant: a 6-month follow-up prospective study. Pacing and clinical electrophysiology : PACE 2002;25:1301-6.</w:t>
      </w:r>
    </w:p>
    <w:p w14:paraId="4BF479F6" w14:textId="77777777" w:rsidR="00E5552A" w:rsidRPr="00E5552A" w:rsidRDefault="00E5552A" w:rsidP="00E5552A">
      <w:pPr>
        <w:pStyle w:val="EndNoteBibliography"/>
        <w:spacing w:after="0"/>
      </w:pPr>
      <w:r w:rsidRPr="00E5552A">
        <w:t>4.</w:t>
      </w:r>
      <w:r w:rsidRPr="00E5552A">
        <w:tab/>
        <w:t>Haghjoo M, Nikoo MH, Fazelifar AF, Alizadeh A, Emkanjoo Z, Sadr-Ameli MA. Predictors of venous obstruction following pacemaker or implantable cardioverter-defibrillator implantation: a contrast venographic study on 100 patients admitted for generator change, lead revision, or device upgrade. Europace : European pacing, arrhythmias, and cardiac electrophysiology : journal of the working groups on cardiac pacing, arrhythmias, and cardiac cellular electrophysiology of the European Society of Cardiology 2007;9:328-32.</w:t>
      </w:r>
    </w:p>
    <w:p w14:paraId="4F4A388A" w14:textId="77777777" w:rsidR="00E5552A" w:rsidRPr="00E5552A" w:rsidRDefault="00E5552A" w:rsidP="00E5552A">
      <w:pPr>
        <w:pStyle w:val="EndNoteBibliography"/>
        <w:spacing w:after="0"/>
      </w:pPr>
      <w:r w:rsidRPr="00E5552A">
        <w:t>5.</w:t>
      </w:r>
      <w:r w:rsidRPr="00E5552A">
        <w:tab/>
        <w:t>Bulur S, Vural A, Yazici M, Ertas G, Ozhan H, Ural D. Incidence and predictors of subclavian vein obstruction following biventricular device implantation. Journal of interventional cardiac electrophysiology : an international journal of arrhythmias and pacing 2010;29:199-202.</w:t>
      </w:r>
    </w:p>
    <w:p w14:paraId="36B5D02B" w14:textId="77777777" w:rsidR="00E5552A" w:rsidRPr="00E5552A" w:rsidRDefault="00E5552A" w:rsidP="00E5552A">
      <w:pPr>
        <w:pStyle w:val="EndNoteBibliography"/>
        <w:spacing w:after="0"/>
      </w:pPr>
      <w:r w:rsidRPr="00E5552A">
        <w:t>6.</w:t>
      </w:r>
      <w:r w:rsidRPr="00E5552A">
        <w:tab/>
        <w:t>Sticherling C, Chough SP, Baker RL, et al. Prevalence of central venous occlusion in patients with chronic defibrillator leads. American heart journal 2001;141:813-6.</w:t>
      </w:r>
    </w:p>
    <w:p w14:paraId="3D31DFE3" w14:textId="77777777" w:rsidR="00E5552A" w:rsidRPr="00E5552A" w:rsidRDefault="00E5552A" w:rsidP="00E5552A">
      <w:pPr>
        <w:pStyle w:val="EndNoteBibliography"/>
        <w:spacing w:after="0"/>
      </w:pPr>
      <w:r w:rsidRPr="00E5552A">
        <w:t>7.</w:t>
      </w:r>
      <w:r w:rsidRPr="00E5552A">
        <w:tab/>
        <w:t>MacRae JM, Ahmed A, Johnson N, Levin A, Kiaii M. Central vein stenosis: a common problem in patients on hemodialysis. ASAIO journal (American Society for Artificial Internal Organs : 1992) 2005;51:77-81.</w:t>
      </w:r>
    </w:p>
    <w:p w14:paraId="40CF6E61" w14:textId="77777777" w:rsidR="00E5552A" w:rsidRPr="00E5552A" w:rsidRDefault="00E5552A" w:rsidP="00E5552A">
      <w:pPr>
        <w:pStyle w:val="EndNoteBibliography"/>
        <w:spacing w:after="0"/>
      </w:pPr>
      <w:r w:rsidRPr="00E5552A">
        <w:t>8.</w:t>
      </w:r>
      <w:r w:rsidRPr="00E5552A">
        <w:tab/>
        <w:t>Barrett N, Spencer S, McIvor J, Brown EA. Subclavian stenosis: a major complication of subclavian dialysis catheters. Nephrology, dialysis, transplantation : official publication of the European Dialysis and Transplant Association - European Renal Association 1988;3:423-5.</w:t>
      </w:r>
    </w:p>
    <w:p w14:paraId="12EEE6DB" w14:textId="77777777" w:rsidR="00E5552A" w:rsidRPr="00E5552A" w:rsidRDefault="00E5552A" w:rsidP="00E5552A">
      <w:pPr>
        <w:pStyle w:val="EndNoteBibliography"/>
        <w:spacing w:after="0"/>
      </w:pPr>
      <w:r w:rsidRPr="001B7472">
        <w:rPr>
          <w:lang w:val="nl-NL"/>
        </w:rPr>
        <w:t>9.</w:t>
      </w:r>
      <w:r w:rsidRPr="001B7472">
        <w:rPr>
          <w:lang w:val="nl-NL"/>
        </w:rPr>
        <w:tab/>
        <w:t xml:space="preserve">Hernandez D, Diaz F, Rufino M, et al. </w:t>
      </w:r>
      <w:r w:rsidRPr="00E5552A">
        <w:t>Subclavian vascular access stenosis in dialysis patients: natural history and risk factors. Journal of the American Society of Nephrology : JASN 1998;9:1507-10.</w:t>
      </w:r>
    </w:p>
    <w:p w14:paraId="149927BA" w14:textId="77777777" w:rsidR="00E5552A" w:rsidRPr="00E5552A" w:rsidRDefault="00E5552A" w:rsidP="00E5552A">
      <w:pPr>
        <w:pStyle w:val="EndNoteBibliography"/>
      </w:pPr>
      <w:r w:rsidRPr="00E5552A">
        <w:t>10.</w:t>
      </w:r>
      <w:r w:rsidRPr="00E5552A">
        <w:tab/>
        <w:t>Jukema JW, Timal RJ, Rotmans JI, et al. Prophylactic Use of Implantable Cardioverter-Defibrillators in the Prevention of Sudden Cardiac Death in Dialysis Patients. Circulation 2019;139:2628-38.</w:t>
      </w:r>
    </w:p>
    <w:p w14:paraId="704560E6" w14:textId="2C2A53BF" w:rsidR="00126848" w:rsidRDefault="00AB5C9C">
      <w:r>
        <w:fldChar w:fldCharType="end"/>
      </w:r>
    </w:p>
    <w:sectPr w:rsidR="00126848" w:rsidSect="00E5552A">
      <w:head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E05571D" w14:textId="77777777" w:rsidR="00290136" w:rsidRDefault="00290136" w:rsidP="00F51322">
      <w:pPr>
        <w:spacing w:after="0" w:line="240" w:lineRule="auto"/>
      </w:pPr>
      <w:r>
        <w:separator/>
      </w:r>
    </w:p>
  </w:endnote>
  <w:endnote w:type="continuationSeparator" w:id="0">
    <w:p w14:paraId="4E855BC1" w14:textId="77777777" w:rsidR="00290136" w:rsidRDefault="00290136" w:rsidP="00F513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TT2acb703b+22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A1319A7" w14:textId="77777777" w:rsidR="00290136" w:rsidRDefault="00290136" w:rsidP="00F51322">
      <w:pPr>
        <w:spacing w:after="0" w:line="240" w:lineRule="auto"/>
      </w:pPr>
      <w:r>
        <w:separator/>
      </w:r>
    </w:p>
  </w:footnote>
  <w:footnote w:type="continuationSeparator" w:id="0">
    <w:p w14:paraId="60B0383C" w14:textId="77777777" w:rsidR="00290136" w:rsidRDefault="00290136" w:rsidP="00F5132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8137F2" w14:textId="60E56077" w:rsidR="00F51322" w:rsidRDefault="00F51322">
    <w:pPr>
      <w:pStyle w:val="Header"/>
    </w:pPr>
    <w:r>
      <w:t>Timal et al.</w:t>
    </w:r>
    <w:r>
      <w:tab/>
    </w:r>
    <w:r>
      <w:tab/>
      <w:t>Central venous stenosis in ICD-recipient</w:t>
    </w:r>
    <w:r w:rsidR="0067582D">
      <w:t>s</w:t>
    </w:r>
    <w:r>
      <w:t xml:space="preserve"> on dialysi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CD7882"/>
    <w:multiLevelType w:val="hybridMultilevel"/>
    <w:tmpl w:val="284C692A"/>
    <w:lvl w:ilvl="0" w:tplc="E19CC324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1D963F5C"/>
    <w:multiLevelType w:val="hybridMultilevel"/>
    <w:tmpl w:val="D38C235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A5D6759"/>
    <w:multiLevelType w:val="hybridMultilevel"/>
    <w:tmpl w:val="284C692A"/>
    <w:lvl w:ilvl="0" w:tplc="E19CC324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2CC240E0"/>
    <w:multiLevelType w:val="hybridMultilevel"/>
    <w:tmpl w:val="025CC5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C9D1E63"/>
    <w:multiLevelType w:val="hybridMultilevel"/>
    <w:tmpl w:val="09C643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21C706B"/>
    <w:multiLevelType w:val="hybridMultilevel"/>
    <w:tmpl w:val="F69AF45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F150CCE"/>
    <w:multiLevelType w:val="hybridMultilevel"/>
    <w:tmpl w:val="209440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4F72FA8"/>
    <w:multiLevelType w:val="hybridMultilevel"/>
    <w:tmpl w:val="FAC8500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378071F"/>
    <w:multiLevelType w:val="hybridMultilevel"/>
    <w:tmpl w:val="D26C11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A0F5996"/>
    <w:multiLevelType w:val="hybridMultilevel"/>
    <w:tmpl w:val="38BCDB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7A7233EA"/>
    <w:multiLevelType w:val="hybridMultilevel"/>
    <w:tmpl w:val="B086BA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7AA43B88"/>
    <w:multiLevelType w:val="hybridMultilevel"/>
    <w:tmpl w:val="A4B411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BDC01ED"/>
    <w:multiLevelType w:val="hybridMultilevel"/>
    <w:tmpl w:val="045824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1"/>
  </w:num>
  <w:num w:numId="3">
    <w:abstractNumId w:val="10"/>
  </w:num>
  <w:num w:numId="4">
    <w:abstractNumId w:val="6"/>
  </w:num>
  <w:num w:numId="5">
    <w:abstractNumId w:val="9"/>
  </w:num>
  <w:num w:numId="6">
    <w:abstractNumId w:val="12"/>
  </w:num>
  <w:num w:numId="7">
    <w:abstractNumId w:val="3"/>
  </w:num>
  <w:num w:numId="8">
    <w:abstractNumId w:val="0"/>
  </w:num>
  <w:num w:numId="9">
    <w:abstractNumId w:val="2"/>
  </w:num>
  <w:num w:numId="10">
    <w:abstractNumId w:val="1"/>
  </w:num>
  <w:num w:numId="11">
    <w:abstractNumId w:val="7"/>
  </w:num>
  <w:num w:numId="12">
    <w:abstractNumId w:val="5"/>
  </w:num>
  <w:num w:numId="13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2r9drpbx9sasewswxxtsr1xxvpfp9rxwwz&quot;&gt;My EndNote Library&lt;record-ids&gt;&lt;item&gt;117&lt;/item&gt;&lt;item&gt;118&lt;/item&gt;&lt;item&gt;120&lt;/item&gt;&lt;item&gt;123&lt;/item&gt;&lt;item&gt;124&lt;/item&gt;&lt;item&gt;125&lt;/item&gt;&lt;item&gt;126&lt;/item&gt;&lt;item&gt;129&lt;/item&gt;&lt;item&gt;165&lt;/item&gt;&lt;item&gt;264&lt;/item&gt;&lt;/record-ids&gt;&lt;/item&gt;&lt;/Libraries&gt;"/>
  </w:docVars>
  <w:rsids>
    <w:rsidRoot w:val="002B0B13"/>
    <w:rsid w:val="00005DBF"/>
    <w:rsid w:val="00032E4B"/>
    <w:rsid w:val="000406BF"/>
    <w:rsid w:val="00047AC7"/>
    <w:rsid w:val="000D3C81"/>
    <w:rsid w:val="001054B5"/>
    <w:rsid w:val="00126848"/>
    <w:rsid w:val="0015112E"/>
    <w:rsid w:val="001559F2"/>
    <w:rsid w:val="00156876"/>
    <w:rsid w:val="001B7472"/>
    <w:rsid w:val="001F443C"/>
    <w:rsid w:val="00290136"/>
    <w:rsid w:val="002970FA"/>
    <w:rsid w:val="002A75A7"/>
    <w:rsid w:val="002B0B13"/>
    <w:rsid w:val="002E6613"/>
    <w:rsid w:val="0031336A"/>
    <w:rsid w:val="0039033E"/>
    <w:rsid w:val="00427FD8"/>
    <w:rsid w:val="004411EE"/>
    <w:rsid w:val="004D2A54"/>
    <w:rsid w:val="004F03CE"/>
    <w:rsid w:val="00575A3E"/>
    <w:rsid w:val="005769E8"/>
    <w:rsid w:val="005B6EB3"/>
    <w:rsid w:val="006160E5"/>
    <w:rsid w:val="0067582D"/>
    <w:rsid w:val="00723294"/>
    <w:rsid w:val="00786905"/>
    <w:rsid w:val="007A096D"/>
    <w:rsid w:val="007A1552"/>
    <w:rsid w:val="007B4536"/>
    <w:rsid w:val="008D1A58"/>
    <w:rsid w:val="008F7485"/>
    <w:rsid w:val="0095785A"/>
    <w:rsid w:val="00976739"/>
    <w:rsid w:val="00994E2B"/>
    <w:rsid w:val="009A26A3"/>
    <w:rsid w:val="009D7218"/>
    <w:rsid w:val="00A7663C"/>
    <w:rsid w:val="00AB5C9C"/>
    <w:rsid w:val="00BB1AB1"/>
    <w:rsid w:val="00BD2A4D"/>
    <w:rsid w:val="00C31ABB"/>
    <w:rsid w:val="00C700EE"/>
    <w:rsid w:val="00CB798D"/>
    <w:rsid w:val="00CC6FDF"/>
    <w:rsid w:val="00CF05E8"/>
    <w:rsid w:val="00DA6605"/>
    <w:rsid w:val="00DC7D47"/>
    <w:rsid w:val="00E04646"/>
    <w:rsid w:val="00E5552A"/>
    <w:rsid w:val="00E56AB0"/>
    <w:rsid w:val="00E750C1"/>
    <w:rsid w:val="00F05F2D"/>
    <w:rsid w:val="00F21180"/>
    <w:rsid w:val="00F416CA"/>
    <w:rsid w:val="00F51322"/>
    <w:rsid w:val="00F72812"/>
    <w:rsid w:val="00F76A0D"/>
    <w:rsid w:val="00F86F1F"/>
    <w:rsid w:val="00FB64DF"/>
    <w:rsid w:val="00FE2AB0"/>
    <w:rsid w:val="00FE39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2C647E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0B13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B0B1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B0B1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B0B1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2B0B1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styleId="ListParagraph">
    <w:name w:val="List Paragraph"/>
    <w:basedOn w:val="Normal"/>
    <w:uiPriority w:val="34"/>
    <w:qFormat/>
    <w:rsid w:val="002B0B13"/>
    <w:pPr>
      <w:ind w:left="720"/>
      <w:contextualSpacing/>
    </w:pPr>
  </w:style>
  <w:style w:type="table" w:styleId="TableGrid">
    <w:name w:val="Table Grid"/>
    <w:basedOn w:val="TableNormal"/>
    <w:uiPriority w:val="59"/>
    <w:rsid w:val="002B0B13"/>
    <w:pPr>
      <w:spacing w:after="0" w:line="240" w:lineRule="auto"/>
    </w:pPr>
    <w:rPr>
      <w:rFonts w:eastAsiaTheme="minorEastAsia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B0B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B0B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B0B13"/>
    <w:rPr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0B1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0B13"/>
    <w:rPr>
      <w:rFonts w:ascii="Segoe UI" w:hAnsi="Segoe UI" w:cs="Segoe UI"/>
      <w:sz w:val="18"/>
      <w:szCs w:val="18"/>
      <w:lang w:val="en-US"/>
    </w:rPr>
  </w:style>
  <w:style w:type="character" w:customStyle="1" w:styleId="s3uucc">
    <w:name w:val="s3uucc"/>
    <w:basedOn w:val="DefaultParagraphFont"/>
    <w:rsid w:val="001559F2"/>
  </w:style>
  <w:style w:type="paragraph" w:styleId="Header">
    <w:name w:val="header"/>
    <w:basedOn w:val="Normal"/>
    <w:link w:val="HeaderChar"/>
    <w:uiPriority w:val="99"/>
    <w:unhideWhenUsed/>
    <w:rsid w:val="00F513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1322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F513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1322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13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1322"/>
    <w:rPr>
      <w:b/>
      <w:bCs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95785A"/>
    <w:rPr>
      <w:color w:val="0000FF" w:themeColor="hyperlink"/>
      <w:u w:val="single"/>
    </w:rPr>
  </w:style>
  <w:style w:type="character" w:customStyle="1" w:styleId="gzsstd">
    <w:name w:val="gzsstd"/>
    <w:basedOn w:val="DefaultParagraphFont"/>
    <w:rsid w:val="0015112E"/>
  </w:style>
  <w:style w:type="paragraph" w:customStyle="1" w:styleId="EndNoteBibliographyTitle">
    <w:name w:val="EndNote Bibliography Title"/>
    <w:basedOn w:val="Normal"/>
    <w:link w:val="EndNoteBibliographyTitleChar"/>
    <w:rsid w:val="00AB5C9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5C9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B5C9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5C9C"/>
    <w:rPr>
      <w:rFonts w:ascii="Calibri" w:hAnsi="Calibri" w:cs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0B13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B0B1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B0B1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B0B1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2B0B1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styleId="ListParagraph">
    <w:name w:val="List Paragraph"/>
    <w:basedOn w:val="Normal"/>
    <w:uiPriority w:val="34"/>
    <w:qFormat/>
    <w:rsid w:val="002B0B13"/>
    <w:pPr>
      <w:ind w:left="720"/>
      <w:contextualSpacing/>
    </w:pPr>
  </w:style>
  <w:style w:type="table" w:styleId="TableGrid">
    <w:name w:val="Table Grid"/>
    <w:basedOn w:val="TableNormal"/>
    <w:uiPriority w:val="59"/>
    <w:rsid w:val="002B0B13"/>
    <w:pPr>
      <w:spacing w:after="0" w:line="240" w:lineRule="auto"/>
    </w:pPr>
    <w:rPr>
      <w:rFonts w:eastAsiaTheme="minorEastAsia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B0B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B0B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B0B13"/>
    <w:rPr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0B1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0B13"/>
    <w:rPr>
      <w:rFonts w:ascii="Segoe UI" w:hAnsi="Segoe UI" w:cs="Segoe UI"/>
      <w:sz w:val="18"/>
      <w:szCs w:val="18"/>
      <w:lang w:val="en-US"/>
    </w:rPr>
  </w:style>
  <w:style w:type="character" w:customStyle="1" w:styleId="s3uucc">
    <w:name w:val="s3uucc"/>
    <w:basedOn w:val="DefaultParagraphFont"/>
    <w:rsid w:val="001559F2"/>
  </w:style>
  <w:style w:type="paragraph" w:styleId="Header">
    <w:name w:val="header"/>
    <w:basedOn w:val="Normal"/>
    <w:link w:val="HeaderChar"/>
    <w:uiPriority w:val="99"/>
    <w:unhideWhenUsed/>
    <w:rsid w:val="00F513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1322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F513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1322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13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1322"/>
    <w:rPr>
      <w:b/>
      <w:bCs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95785A"/>
    <w:rPr>
      <w:color w:val="0000FF" w:themeColor="hyperlink"/>
      <w:u w:val="single"/>
    </w:rPr>
  </w:style>
  <w:style w:type="character" w:customStyle="1" w:styleId="gzsstd">
    <w:name w:val="gzsstd"/>
    <w:basedOn w:val="DefaultParagraphFont"/>
    <w:rsid w:val="0015112E"/>
  </w:style>
  <w:style w:type="paragraph" w:customStyle="1" w:styleId="EndNoteBibliographyTitle">
    <w:name w:val="EndNote Bibliography Title"/>
    <w:basedOn w:val="Normal"/>
    <w:link w:val="EndNoteBibliographyTitleChar"/>
    <w:rsid w:val="00AB5C9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5C9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B5C9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5C9C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3623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799</Words>
  <Characters>4555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mal, R.J. (HARTZ)</dc:creator>
  <cp:lastModifiedBy>Sophia Bennet</cp:lastModifiedBy>
  <cp:revision>3</cp:revision>
  <dcterms:created xsi:type="dcterms:W3CDTF">2022-07-22T05:29:00Z</dcterms:created>
  <dcterms:modified xsi:type="dcterms:W3CDTF">2022-07-22T05:31:00Z</dcterms:modified>
</cp:coreProperties>
</file>